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934F47" w14:textId="4C922255" w:rsidR="00751ADD" w:rsidRDefault="00751ADD">
      <w:r>
        <w:t>You are encourage</w:t>
      </w:r>
      <w:r w:rsidR="00BF57EC">
        <w:t>d</w:t>
      </w:r>
      <w:r>
        <w:t xml:space="preserve"> to build on this project and reuse this file</w:t>
      </w:r>
      <w:r w:rsidR="003E3D8E">
        <w:t xml:space="preserve"> which is shared </w:t>
      </w:r>
      <w:r w:rsidRPr="00751ADD">
        <w:t>CC BY-NC 4.0</w:t>
      </w:r>
      <w:r>
        <w:t xml:space="preserve">. Please cite this Table </w:t>
      </w:r>
      <w:r w:rsidR="003E3D8E">
        <w:t xml:space="preserve">in any reuse </w:t>
      </w:r>
      <w:r>
        <w:t>as:</w:t>
      </w:r>
    </w:p>
    <w:p w14:paraId="47DE1029" w14:textId="4CB9994A" w:rsidR="00751ADD" w:rsidRDefault="00751ADD">
      <w:r>
        <w:t>Emberson J, Moore J</w:t>
      </w:r>
      <w:r w:rsidR="003E3D8E">
        <w:t xml:space="preserve">, Badgett RG. </w:t>
      </w:r>
      <w:r w:rsidR="003E3D8E" w:rsidRPr="00BF5348">
        <w:rPr>
          <w:rStyle w:val="contentpasted1"/>
          <w:rFonts w:ascii="Times New Roman" w:hAnsi="Times New Roman" w:cs="Times New Roman"/>
          <w:color w:val="000000"/>
          <w:sz w:val="24"/>
          <w:szCs w:val="24"/>
          <w:bdr w:val="none" w:sz="0" w:space="0" w:color="auto" w:frame="1"/>
        </w:rPr>
        <w:t xml:space="preserve">A summary meta-narrative from positive deviance and similar qualitative studies that contrast clinician styles stratified by </w:t>
      </w:r>
      <w:r w:rsidR="002E3792">
        <w:rPr>
          <w:rStyle w:val="contentpasted1"/>
          <w:rFonts w:ascii="Times New Roman" w:hAnsi="Times New Roman" w:cs="Times New Roman"/>
          <w:color w:val="000000"/>
          <w:sz w:val="24"/>
          <w:szCs w:val="24"/>
          <w:bdr w:val="none" w:sz="0" w:space="0" w:color="auto" w:frame="1"/>
        </w:rPr>
        <w:t xml:space="preserve">clinical sites with </w:t>
      </w:r>
      <w:r w:rsidR="003E3D8E" w:rsidRPr="00BF5348">
        <w:rPr>
          <w:rStyle w:val="contentpasted1"/>
          <w:rFonts w:ascii="Times New Roman" w:hAnsi="Times New Roman" w:cs="Times New Roman"/>
          <w:color w:val="000000"/>
          <w:sz w:val="24"/>
          <w:szCs w:val="24"/>
          <w:bdr w:val="none" w:sz="0" w:space="0" w:color="auto" w:frame="1"/>
        </w:rPr>
        <w:t>positive versus other outcomes.</w:t>
      </w:r>
      <w:r w:rsidR="003E3D8E" w:rsidRPr="00BF5348">
        <w:rPr>
          <w:rFonts w:ascii="Times New Roman" w:hAnsi="Times New Roman" w:cs="Times New Roman"/>
          <w:color w:val="000000"/>
          <w:sz w:val="24"/>
          <w:szCs w:val="24"/>
        </w:rPr>
        <w:t> </w:t>
      </w:r>
      <w:r w:rsidR="003E3D8E">
        <w:rPr>
          <w:rFonts w:ascii="Times New Roman" w:hAnsi="Times New Roman" w:cs="Times New Roman"/>
          <w:color w:val="000000"/>
          <w:sz w:val="24"/>
          <w:szCs w:val="24"/>
        </w:rPr>
        <w:t xml:space="preserve">[add date of your download]. Available at </w:t>
      </w:r>
      <w:hyperlink r:id="rId7" w:history="1">
        <w:r w:rsidR="003E3D8E" w:rsidRPr="001D1BD0">
          <w:rPr>
            <w:rStyle w:val="Hyperlink"/>
            <w:rFonts w:ascii="Times New Roman" w:hAnsi="Times New Roman" w:cs="Times New Roman"/>
            <w:sz w:val="24"/>
            <w:szCs w:val="24"/>
          </w:rPr>
          <w:t>https://ebmgt.github.io/clinician_culture/</w:t>
        </w:r>
      </w:hyperlink>
      <w:r w:rsidR="003E3D8E">
        <w:rPr>
          <w:rFonts w:ascii="Times New Roman" w:hAnsi="Times New Roman" w:cs="Times New Roman"/>
          <w:color w:val="000000"/>
          <w:sz w:val="24"/>
          <w:szCs w:val="24"/>
        </w:rPr>
        <w:t xml:space="preserve"> .</w:t>
      </w:r>
    </w:p>
    <w:p w14:paraId="0BB0F123" w14:textId="77777777" w:rsidR="00751ADD" w:rsidRDefault="00751ADD"/>
    <w:tbl>
      <w:tblPr>
        <w:tblW w:w="10250" w:type="dxa"/>
        <w:shd w:val="clear" w:color="auto" w:fill="FFFFFF"/>
        <w:tblCellMar>
          <w:top w:w="15" w:type="dxa"/>
          <w:left w:w="15" w:type="dxa"/>
          <w:bottom w:w="15" w:type="dxa"/>
          <w:right w:w="15" w:type="dxa"/>
        </w:tblCellMar>
        <w:tblLook w:val="04A0" w:firstRow="1" w:lastRow="0" w:firstColumn="1" w:lastColumn="0" w:noHBand="0" w:noVBand="1"/>
      </w:tblPr>
      <w:tblGrid>
        <w:gridCol w:w="1616"/>
        <w:gridCol w:w="4044"/>
        <w:gridCol w:w="4590"/>
      </w:tblGrid>
      <w:tr w:rsidR="00891762" w:rsidRPr="00BF5348" w14:paraId="4D9428CC" w14:textId="77777777" w:rsidTr="002E3792">
        <w:trPr>
          <w:trHeight w:val="300"/>
        </w:trPr>
        <w:tc>
          <w:tcPr>
            <w:tcW w:w="10250" w:type="dxa"/>
            <w:gridSpan w:val="3"/>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FFFFFF" w:themeFill="background1"/>
            <w:tcMar>
              <w:top w:w="0" w:type="dxa"/>
              <w:left w:w="108" w:type="dxa"/>
              <w:bottom w:w="0" w:type="dxa"/>
              <w:right w:w="108" w:type="dxa"/>
            </w:tcMar>
            <w:hideMark/>
          </w:tcPr>
          <w:p w14:paraId="0CE879C5" w14:textId="127A98FA" w:rsidR="00891762" w:rsidRPr="00BF5348" w:rsidRDefault="00891762" w:rsidP="001101D7">
            <w:pPr>
              <w:spacing w:line="240" w:lineRule="auto"/>
              <w:rPr>
                <w:rFonts w:ascii="Times New Roman" w:hAnsi="Times New Roman" w:cs="Times New Roman"/>
                <w:color w:val="000000"/>
                <w:sz w:val="24"/>
                <w:szCs w:val="24"/>
              </w:rPr>
            </w:pPr>
            <w:r w:rsidRPr="00BF5348">
              <w:rPr>
                <w:rStyle w:val="contentpasted1"/>
                <w:rFonts w:ascii="Times New Roman" w:hAnsi="Times New Roman" w:cs="Times New Roman"/>
                <w:b/>
                <w:bCs/>
                <w:color w:val="000000"/>
                <w:sz w:val="24"/>
                <w:szCs w:val="24"/>
                <w:bdr w:val="none" w:sz="0" w:space="0" w:color="auto" w:frame="1"/>
              </w:rPr>
              <w:t>Table.</w:t>
            </w:r>
            <w:r w:rsidRPr="00BF5348">
              <w:rPr>
                <w:rStyle w:val="contentpasted1"/>
                <w:rFonts w:ascii="Times New Roman" w:hAnsi="Times New Roman" w:cs="Times New Roman"/>
                <w:color w:val="000000"/>
                <w:sz w:val="24"/>
                <w:szCs w:val="24"/>
                <w:bdr w:val="none" w:sz="0" w:space="0" w:color="auto" w:frame="1"/>
              </w:rPr>
              <w:t xml:space="preserve"> A summary meta-narrative from positive deviance and similar qualitative studies that contrast clinician styles stratified by </w:t>
            </w:r>
            <w:r w:rsidR="002E3792">
              <w:rPr>
                <w:rStyle w:val="contentpasted1"/>
                <w:rFonts w:ascii="Times New Roman" w:hAnsi="Times New Roman" w:cs="Times New Roman"/>
                <w:color w:val="000000"/>
                <w:sz w:val="24"/>
                <w:szCs w:val="24"/>
                <w:bdr w:val="none" w:sz="0" w:space="0" w:color="auto" w:frame="1"/>
              </w:rPr>
              <w:t xml:space="preserve">clinical sites with </w:t>
            </w:r>
            <w:r w:rsidRPr="00BF5348">
              <w:rPr>
                <w:rStyle w:val="contentpasted1"/>
                <w:rFonts w:ascii="Times New Roman" w:hAnsi="Times New Roman" w:cs="Times New Roman"/>
                <w:color w:val="000000"/>
                <w:sz w:val="24"/>
                <w:szCs w:val="24"/>
                <w:bdr w:val="none" w:sz="0" w:space="0" w:color="auto" w:frame="1"/>
              </w:rPr>
              <w:t>positive versus other outcomes.</w:t>
            </w:r>
            <w:r w:rsidRPr="00BF5348">
              <w:rPr>
                <w:rFonts w:ascii="Times New Roman" w:hAnsi="Times New Roman" w:cs="Times New Roman"/>
                <w:color w:val="000000"/>
                <w:sz w:val="24"/>
                <w:szCs w:val="24"/>
              </w:rPr>
              <w:t> </w:t>
            </w:r>
          </w:p>
        </w:tc>
      </w:tr>
      <w:tr w:rsidR="00891762" w:rsidRPr="00BF5348" w14:paraId="13B96EDA" w14:textId="77777777" w:rsidTr="002E3792">
        <w:trPr>
          <w:trHeight w:val="300"/>
        </w:trPr>
        <w:tc>
          <w:tcPr>
            <w:tcW w:w="1616" w:type="dxa"/>
            <w:tcBorders>
              <w:top w:val="nil"/>
              <w:left w:val="single" w:sz="8" w:space="0" w:color="auto"/>
              <w:bottom w:val="single" w:sz="8" w:space="0" w:color="auto"/>
              <w:right w:val="single" w:sz="8" w:space="0" w:color="FFFFFF" w:themeColor="background1"/>
            </w:tcBorders>
            <w:shd w:val="clear" w:color="auto" w:fill="D9D9D9" w:themeFill="background1" w:themeFillShade="D9"/>
            <w:tcMar>
              <w:top w:w="0" w:type="dxa"/>
              <w:left w:w="108" w:type="dxa"/>
              <w:bottom w:w="0" w:type="dxa"/>
              <w:right w:w="108" w:type="dxa"/>
            </w:tcMar>
            <w:hideMark/>
          </w:tcPr>
          <w:p w14:paraId="47EDF6B8" w14:textId="77777777" w:rsidR="00891762" w:rsidRPr="00BF5348" w:rsidRDefault="00891762" w:rsidP="001101D7">
            <w:pPr>
              <w:spacing w:line="240" w:lineRule="auto"/>
              <w:jc w:val="center"/>
              <w:rPr>
                <w:rFonts w:ascii="Times New Roman" w:hAnsi="Times New Roman" w:cs="Times New Roman"/>
                <w:color w:val="000000"/>
                <w:sz w:val="24"/>
                <w:szCs w:val="24"/>
              </w:rPr>
            </w:pPr>
            <w:r w:rsidRPr="00BF5348">
              <w:rPr>
                <w:rStyle w:val="contentpasted1"/>
                <w:rFonts w:ascii="Times New Roman" w:hAnsi="Times New Roman" w:cs="Times New Roman"/>
                <w:b/>
                <w:bCs/>
                <w:color w:val="000000"/>
                <w:sz w:val="24"/>
                <w:szCs w:val="24"/>
                <w:bdr w:val="none" w:sz="0" w:space="0" w:color="auto" w:frame="1"/>
              </w:rPr>
              <w:t>Setting </w:t>
            </w:r>
            <w:r w:rsidRPr="00BF5348">
              <w:rPr>
                <w:rFonts w:ascii="Times New Roman" w:hAnsi="Times New Roman" w:cs="Times New Roman"/>
                <w:color w:val="000000"/>
                <w:sz w:val="24"/>
                <w:szCs w:val="24"/>
              </w:rPr>
              <w:t> </w:t>
            </w:r>
          </w:p>
        </w:tc>
        <w:tc>
          <w:tcPr>
            <w:tcW w:w="4044" w:type="dxa"/>
            <w:tcBorders>
              <w:top w:val="nil"/>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hideMark/>
          </w:tcPr>
          <w:p w14:paraId="0F1EDE2B" w14:textId="77777777" w:rsidR="00891762" w:rsidRPr="00BF5348" w:rsidRDefault="00891762" w:rsidP="001101D7">
            <w:pPr>
              <w:spacing w:line="240" w:lineRule="auto"/>
              <w:jc w:val="center"/>
              <w:rPr>
                <w:rFonts w:ascii="Times New Roman" w:hAnsi="Times New Roman" w:cs="Times New Roman"/>
                <w:color w:val="000000"/>
                <w:sz w:val="24"/>
                <w:szCs w:val="24"/>
              </w:rPr>
            </w:pPr>
            <w:r w:rsidRPr="00BF5348">
              <w:rPr>
                <w:rStyle w:val="contentpasted1"/>
                <w:rFonts w:ascii="Times New Roman" w:hAnsi="Times New Roman" w:cs="Times New Roman"/>
                <w:b/>
                <w:bCs/>
                <w:color w:val="000000"/>
                <w:sz w:val="24"/>
                <w:szCs w:val="24"/>
                <w:bdr w:val="none" w:sz="0" w:space="0" w:color="auto" w:frame="1"/>
              </w:rPr>
              <w:t>Positive outcomes*</w:t>
            </w:r>
            <w:r w:rsidRPr="00BF5348">
              <w:rPr>
                <w:rFonts w:ascii="Times New Roman" w:hAnsi="Times New Roman" w:cs="Times New Roman"/>
                <w:color w:val="000000"/>
                <w:sz w:val="24"/>
                <w:szCs w:val="24"/>
              </w:rPr>
              <w:t> </w:t>
            </w:r>
          </w:p>
        </w:tc>
        <w:tc>
          <w:tcPr>
            <w:tcW w:w="4590" w:type="dxa"/>
            <w:tcBorders>
              <w:top w:val="nil"/>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hideMark/>
          </w:tcPr>
          <w:p w14:paraId="2E3DCB9F" w14:textId="77777777" w:rsidR="00891762" w:rsidRPr="00BF5348" w:rsidRDefault="00891762" w:rsidP="001101D7">
            <w:pPr>
              <w:spacing w:line="240" w:lineRule="auto"/>
              <w:jc w:val="center"/>
              <w:rPr>
                <w:rFonts w:ascii="Times New Roman" w:hAnsi="Times New Roman" w:cs="Times New Roman"/>
                <w:color w:val="000000"/>
                <w:sz w:val="24"/>
                <w:szCs w:val="24"/>
              </w:rPr>
            </w:pPr>
            <w:r w:rsidRPr="00BF5348">
              <w:rPr>
                <w:rStyle w:val="contentpasted1"/>
                <w:rFonts w:ascii="Times New Roman" w:hAnsi="Times New Roman" w:cs="Times New Roman"/>
                <w:b/>
                <w:bCs/>
                <w:color w:val="000000"/>
                <w:sz w:val="24"/>
                <w:szCs w:val="24"/>
                <w:bdr w:val="none" w:sz="0" w:space="0" w:color="auto" w:frame="1"/>
              </w:rPr>
              <w:t>Other outcomes*</w:t>
            </w:r>
            <w:r w:rsidRPr="00BF5348">
              <w:rPr>
                <w:rFonts w:ascii="Times New Roman" w:hAnsi="Times New Roman" w:cs="Times New Roman"/>
                <w:color w:val="000000"/>
                <w:sz w:val="24"/>
                <w:szCs w:val="24"/>
              </w:rPr>
              <w:t> </w:t>
            </w:r>
          </w:p>
        </w:tc>
      </w:tr>
      <w:tr w:rsidR="007A0118" w:rsidRPr="00BF5348" w14:paraId="20D87D07" w14:textId="77777777" w:rsidTr="002E3792">
        <w:trPr>
          <w:trHeight w:val="493"/>
        </w:trPr>
        <w:tc>
          <w:tcPr>
            <w:tcW w:w="1616" w:type="dxa"/>
            <w:vMerge w:val="restart"/>
            <w:tcBorders>
              <w:top w:val="nil"/>
              <w:left w:val="single" w:sz="8" w:space="0" w:color="auto"/>
              <w:right w:val="single" w:sz="8" w:space="0" w:color="auto"/>
            </w:tcBorders>
            <w:shd w:val="clear" w:color="auto" w:fill="FFFFFF" w:themeFill="background1"/>
            <w:tcMar>
              <w:top w:w="0" w:type="dxa"/>
              <w:left w:w="108" w:type="dxa"/>
              <w:bottom w:w="0" w:type="dxa"/>
              <w:right w:w="108" w:type="dxa"/>
            </w:tcMar>
          </w:tcPr>
          <w:p w14:paraId="7313D867" w14:textId="2F82975B" w:rsidR="007A0118" w:rsidRPr="00BF5348" w:rsidRDefault="007A0118" w:rsidP="001101D7">
            <w:pPr>
              <w:spacing w:line="240" w:lineRule="auto"/>
              <w:rPr>
                <w:rStyle w:val="contentpasted1"/>
                <w:rFonts w:ascii="Times New Roman" w:hAnsi="Times New Roman" w:cs="Times New Roman"/>
                <w:b/>
                <w:bCs/>
                <w:color w:val="000000"/>
                <w:sz w:val="24"/>
                <w:szCs w:val="24"/>
                <w:bdr w:val="none" w:sz="0" w:space="0" w:color="auto" w:frame="1"/>
              </w:rPr>
            </w:pPr>
            <w:r w:rsidRPr="00BF5348">
              <w:rPr>
                <w:rStyle w:val="contentpasted1"/>
                <w:rFonts w:ascii="Times New Roman" w:hAnsi="Times New Roman" w:cs="Times New Roman"/>
                <w:b/>
                <w:bCs/>
                <w:color w:val="000000"/>
                <w:sz w:val="24"/>
                <w:szCs w:val="24"/>
                <w:bdr w:val="none" w:sz="0" w:space="0" w:color="auto" w:frame="1"/>
              </w:rPr>
              <w:t>Collaborative work</w:t>
            </w:r>
            <w:r w:rsidRPr="00BF5348">
              <w:rPr>
                <w:rFonts w:ascii="Times New Roman" w:hAnsi="Times New Roman" w:cs="Times New Roman"/>
                <w:color w:val="000000"/>
                <w:sz w:val="24"/>
                <w:szCs w:val="24"/>
              </w:rPr>
              <w:t> </w:t>
            </w:r>
          </w:p>
        </w:tc>
        <w:tc>
          <w:tcPr>
            <w:tcW w:w="8634" w:type="dxa"/>
            <w:gridSpan w:val="2"/>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56AC08BF" w14:textId="421F8D82" w:rsidR="007A0118" w:rsidRPr="00BF5348" w:rsidRDefault="008E37A8" w:rsidP="00BF5348">
            <w:pPr>
              <w:spacing w:before="100" w:beforeAutospacing="1" w:after="100" w:afterAutospacing="1" w:line="240" w:lineRule="auto"/>
              <w:jc w:val="center"/>
              <w:rPr>
                <w:rStyle w:val="contentpasted1"/>
                <w:rFonts w:ascii="Times New Roman" w:hAnsi="Times New Roman" w:cs="Times New Roman"/>
                <w:b/>
                <w:bCs/>
                <w:color w:val="000000"/>
                <w:sz w:val="24"/>
                <w:szCs w:val="24"/>
                <w:bdr w:val="none" w:sz="0" w:space="0" w:color="auto" w:frame="1"/>
              </w:rPr>
            </w:pPr>
            <w:r>
              <w:rPr>
                <w:rStyle w:val="contentpasted1"/>
                <w:rFonts w:ascii="Times New Roman" w:hAnsi="Times New Roman" w:cs="Times New Roman"/>
                <w:b/>
                <w:bCs/>
                <w:sz w:val="24"/>
                <w:szCs w:val="24"/>
              </w:rPr>
              <w:t>P</w:t>
            </w:r>
            <w:r w:rsidR="007A0118" w:rsidRPr="00BF5348">
              <w:rPr>
                <w:rStyle w:val="contentpasted1"/>
                <w:rFonts w:ascii="Times New Roman" w:hAnsi="Times New Roman" w:cs="Times New Roman"/>
                <w:b/>
                <w:bCs/>
                <w:sz w:val="24"/>
                <w:szCs w:val="24"/>
              </w:rPr>
              <w:t>romotion</w:t>
            </w:r>
            <w:r w:rsidR="0012605F">
              <w:rPr>
                <w:rStyle w:val="contentpasted1"/>
                <w:rFonts w:ascii="Times New Roman" w:hAnsi="Times New Roman" w:cs="Times New Roman"/>
                <w:b/>
                <w:bCs/>
                <w:sz w:val="24"/>
                <w:szCs w:val="24"/>
              </w:rPr>
              <w:t>,</w:t>
            </w:r>
            <w:r w:rsidR="007A0118" w:rsidRPr="00BF5348">
              <w:rPr>
                <w:rStyle w:val="contentpasted1"/>
                <w:rFonts w:ascii="Times New Roman" w:hAnsi="Times New Roman" w:cs="Times New Roman"/>
                <w:b/>
                <w:bCs/>
                <w:sz w:val="24"/>
                <w:szCs w:val="24"/>
              </w:rPr>
              <w:t xml:space="preserve"> and advocacy</w:t>
            </w:r>
          </w:p>
        </w:tc>
      </w:tr>
      <w:tr w:rsidR="007D4C5E" w:rsidRPr="00BF5348" w14:paraId="07BB9203" w14:textId="77777777" w:rsidTr="002E3792">
        <w:trPr>
          <w:trHeight w:val="3958"/>
        </w:trPr>
        <w:tc>
          <w:tcPr>
            <w:tcW w:w="1616" w:type="dxa"/>
            <w:vMerge/>
            <w:tcBorders>
              <w:left w:val="single" w:sz="8" w:space="0" w:color="auto"/>
              <w:bottom w:val="single" w:sz="4" w:space="0" w:color="auto"/>
              <w:right w:val="single" w:sz="8" w:space="0" w:color="auto"/>
            </w:tcBorders>
            <w:shd w:val="clear" w:color="auto" w:fill="FFFFFF" w:themeFill="background1"/>
            <w:tcMar>
              <w:top w:w="0" w:type="dxa"/>
              <w:left w:w="108" w:type="dxa"/>
              <w:bottom w:w="0" w:type="dxa"/>
              <w:right w:w="108" w:type="dxa"/>
            </w:tcMar>
          </w:tcPr>
          <w:p w14:paraId="7A526BC0" w14:textId="77777777" w:rsidR="007D4C5E" w:rsidRPr="00BF5348" w:rsidRDefault="007D4C5E" w:rsidP="001101D7">
            <w:pPr>
              <w:spacing w:line="240" w:lineRule="auto"/>
              <w:rPr>
                <w:rFonts w:ascii="Times New Roman" w:hAnsi="Times New Roman" w:cs="Times New Roman"/>
                <w:color w:val="000000"/>
                <w:sz w:val="24"/>
                <w:szCs w:val="24"/>
              </w:rPr>
            </w:pPr>
          </w:p>
        </w:tc>
        <w:tc>
          <w:tcPr>
            <w:tcW w:w="4044"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tcPr>
          <w:p w14:paraId="2B2BE930" w14:textId="77777777" w:rsidR="002F13AF" w:rsidRPr="00BF5348" w:rsidRDefault="002F13AF" w:rsidP="007D4C5E">
            <w:pPr>
              <w:spacing w:line="240" w:lineRule="auto"/>
              <w:rPr>
                <w:rStyle w:val="contentpasted1"/>
                <w:rFonts w:ascii="Times New Roman" w:hAnsi="Times New Roman" w:cs="Times New Roman"/>
                <w:color w:val="000000"/>
                <w:sz w:val="24"/>
                <w:szCs w:val="24"/>
                <w:bdr w:val="none" w:sz="0" w:space="0" w:color="auto" w:frame="1"/>
              </w:rPr>
            </w:pPr>
          </w:p>
          <w:p w14:paraId="3EBC3B28" w14:textId="6FAEF935" w:rsidR="007D4C5E" w:rsidRDefault="007D4C5E" w:rsidP="007D4C5E">
            <w:pPr>
              <w:spacing w:line="240" w:lineRule="auto"/>
              <w:rPr>
                <w:rStyle w:val="contentpasted1"/>
                <w:rFonts w:ascii="Times New Roman" w:hAnsi="Times New Roman" w:cs="Times New Roman"/>
                <w:color w:val="000000"/>
                <w:sz w:val="24"/>
                <w:szCs w:val="24"/>
                <w:bdr w:val="none" w:sz="0" w:space="0" w:color="auto" w:frame="1"/>
              </w:rPr>
            </w:pPr>
            <w:r w:rsidRPr="00BF5348">
              <w:rPr>
                <w:rStyle w:val="contentpasted1"/>
                <w:rFonts w:ascii="Times New Roman" w:hAnsi="Times New Roman" w:cs="Times New Roman"/>
                <w:color w:val="000000"/>
                <w:sz w:val="24"/>
                <w:szCs w:val="24"/>
                <w:bdr w:val="none" w:sz="0" w:space="0" w:color="auto" w:frame="1"/>
              </w:rPr>
              <w:t>“Passion on the part of physician leaders to continually hit that mark and for the best outcomes…”</w:t>
            </w:r>
            <w:r w:rsidR="0071520A">
              <w:rPr>
                <w:rStyle w:val="contentpasted1"/>
                <w:rFonts w:ascii="Times New Roman" w:hAnsi="Times New Roman" w:cs="Times New Roman"/>
                <w:color w:val="000000"/>
                <w:sz w:val="24"/>
                <w:szCs w:val="24"/>
                <w:bdr w:val="none" w:sz="0" w:space="0" w:color="auto" w:frame="1"/>
              </w:rPr>
              <w:fldChar w:fldCharType="begin"/>
            </w:r>
            <w:r w:rsidR="00183F6E">
              <w:rPr>
                <w:rStyle w:val="contentpasted1"/>
                <w:rFonts w:ascii="Times New Roman" w:hAnsi="Times New Roman" w:cs="Times New Roman"/>
                <w:color w:val="000000"/>
                <w:sz w:val="24"/>
                <w:szCs w:val="24"/>
                <w:bdr w:val="none" w:sz="0" w:space="0" w:color="auto" w:frame="1"/>
              </w:rPr>
              <w:instrText xml:space="preserve"> ADDIN ZOTERO_ITEM CSL_CITATION {"citationID":"r3frOzQu","properties":{"formattedCitation":"\\super 1\\nosupersub{}","plainCitation":"1","noteIndex":0},"citationItems":[{"id":1035,"uris":["http://zotero.org/users/500/items/2CSL8UA5"],"itemData":{"id":1035,"type":"article-journal","abstract":"BACKGROUND: Mortality rates for patients with acute myocardial infarction (AMI) vary substantially across hospitals, even when adjusted for patient severity; however, little is known about hospital factors that may influence this variation.\nOBJECTIVE: To identify factors that may be related to better performance in AMI care, as measured by risk-standardized mortality rates.\nDESIGN: Qualitative study that used site visits and in-depth interviews.\nSETTING: Eleven U.S. hospitals that ranked in either the top or the bottom 5% in risk-standardized mortality rates for 2 recent years of data from the Centers for Medicare &amp; Medicaid Services (2005 to 2006 and 2006 to 2007), with diversity among hospitals in key characteristics.\nPARTICIPANTS: 158 members of hospital staff, all of whom were involved with AMI care at the 11 hospitals.\nMEASUREMENTS: Site visits and in-depth interviews conducted with hospital staff during 2009. A multidisciplinary team performed analyses by using the constant comparative method.\nRESULTS: Hospitals in the high-performing and low-performing groups differed substantially in the domains of organizational values and goals, senior management involvement, broad staff presence and expertise in AMI care, communication and coordination among groups, and problem solving and learning. Participants described diverse protocols or processes for AMI care (such as rapid response teams, clinical guidelines, use of hospitalists, and medication reconciliation); however, these did not systematically differentiate high-performing from low-performing hospitals.\nLIMITATION: The qualitative design informed the generation of hypotheses, and statistical associations could not be assessed.\nCONCLUSION: High-performing hospitals were characterized by an organizational culture that supported efforts to improve AMI care across the hospital. Evidence-based protocols and processes, although important, may not be sufficient for achieving high hospital performance in care for patients with AMI.\nPRIMARY FUNDING SOURCE: Agency for Healthcare Research and Quality, United Health Foundation, and the Commonwealth Fund.","container-title":"Annals of Internal Medicine","DOI":"10.7326/0003-4819-154-6-201103150-00003","ISSN":"1539-3704","issue":"6","journalAbbreviation":"Ann Intern Med","language":"eng","note":"PMID: 21403074\nPMCID: PMC4735872","page":"384-390","source":"PubMed","title":"What distinguishes top-performing hospitals in acute myocardial infarction mortality rates? A qualitative study","title-short":"What distinguishes top-performing hospitals in acute myocardial infarction mortality rates?","volume":"154","author":[{"family":"Curry","given":"Leslie A."},{"family":"Spatz","given":"Erica"},{"family":"Cherlin","given":"Emily"},{"family":"Thompson","given":"Jennifer W."},{"family":"Berg","given":"David"},{"family":"Ting","given":"Henry H."},{"family":"Decker","given":"Carole"},{"family":"Krumholz","given":"Harlan M."},{"family":"Bradley","given":"Elizabeth H."}],"issued":{"date-parts":[["2011",3,15]]}}}],"schema":"https://github.com/citation-style-language/schema/raw/master/csl-citation.json"} </w:instrText>
            </w:r>
            <w:r w:rsidR="0071520A">
              <w:rPr>
                <w:rStyle w:val="contentpasted1"/>
                <w:rFonts w:ascii="Times New Roman" w:hAnsi="Times New Roman" w:cs="Times New Roman"/>
                <w:color w:val="000000"/>
                <w:sz w:val="24"/>
                <w:szCs w:val="24"/>
                <w:bdr w:val="none" w:sz="0" w:space="0" w:color="auto" w:frame="1"/>
              </w:rPr>
              <w:fldChar w:fldCharType="separate"/>
            </w:r>
            <w:r w:rsidR="0071520A" w:rsidRPr="0071520A">
              <w:rPr>
                <w:rFonts w:ascii="Times New Roman" w:hAnsi="Times New Roman" w:cs="Times New Roman"/>
                <w:sz w:val="24"/>
                <w:szCs w:val="24"/>
                <w:vertAlign w:val="superscript"/>
              </w:rPr>
              <w:t>1</w:t>
            </w:r>
            <w:r w:rsidR="0071520A">
              <w:rPr>
                <w:rStyle w:val="contentpasted1"/>
                <w:rFonts w:ascii="Times New Roman" w:hAnsi="Times New Roman" w:cs="Times New Roman"/>
                <w:color w:val="000000"/>
                <w:sz w:val="24"/>
                <w:szCs w:val="24"/>
                <w:bdr w:val="none" w:sz="0" w:space="0" w:color="auto" w:frame="1"/>
              </w:rPr>
              <w:fldChar w:fldCharType="end"/>
            </w:r>
          </w:p>
          <w:p w14:paraId="714133C5" w14:textId="77777777" w:rsidR="00533484" w:rsidRPr="00BF5348" w:rsidRDefault="00533484" w:rsidP="007D4C5E">
            <w:pPr>
              <w:spacing w:line="240" w:lineRule="auto"/>
              <w:rPr>
                <w:rFonts w:ascii="Times New Roman" w:hAnsi="Times New Roman" w:cs="Times New Roman"/>
                <w:color w:val="000000" w:themeColor="text1"/>
                <w:sz w:val="24"/>
                <w:szCs w:val="24"/>
              </w:rPr>
            </w:pPr>
          </w:p>
          <w:p w14:paraId="46FCA10E" w14:textId="6AD269E4" w:rsidR="007D4C5E" w:rsidRPr="00BF5348" w:rsidRDefault="007D4C5E" w:rsidP="001101D7">
            <w:pPr>
              <w:spacing w:line="240" w:lineRule="auto"/>
              <w:rPr>
                <w:rStyle w:val="contentpasted1"/>
                <w:rFonts w:ascii="Times New Roman" w:hAnsi="Times New Roman" w:cs="Times New Roman"/>
                <w:color w:val="000000" w:themeColor="text1"/>
                <w:sz w:val="24"/>
                <w:szCs w:val="24"/>
              </w:rPr>
            </w:pPr>
            <w:r w:rsidRPr="00BF5348">
              <w:rPr>
                <w:rStyle w:val="contentpasted1"/>
                <w:rFonts w:ascii="Times New Roman" w:hAnsi="Times New Roman" w:cs="Times New Roman"/>
                <w:color w:val="000000" w:themeColor="text1"/>
                <w:sz w:val="24"/>
                <w:szCs w:val="24"/>
              </w:rPr>
              <w:t xml:space="preserve">“medical staff organization factors as involvement of the medical staff president with the hospital governing board, overall physician participation in hospital decision making, </w:t>
            </w:r>
            <w:r w:rsidR="008E37A8">
              <w:rPr>
                <w:rStyle w:val="contentpasted1"/>
                <w:rFonts w:ascii="Times New Roman" w:hAnsi="Times New Roman" w:cs="Times New Roman"/>
                <w:color w:val="000000" w:themeColor="text1"/>
                <w:sz w:val="24"/>
                <w:szCs w:val="24"/>
              </w:rPr>
              <w:t>…</w:t>
            </w:r>
            <w:r w:rsidRPr="00BF5348">
              <w:rPr>
                <w:rFonts w:ascii="Times New Roman" w:eastAsia="Calibri" w:hAnsi="Times New Roman" w:cs="Times New Roman"/>
                <w:sz w:val="24"/>
                <w:szCs w:val="24"/>
              </w:rPr>
              <w:t xml:space="preserve"> </w:t>
            </w:r>
            <w:r w:rsidRPr="00BF5348">
              <w:rPr>
                <w:rFonts w:ascii="Times New Roman" w:eastAsia="Calibri" w:hAnsi="Times New Roman" w:cs="Times New Roman"/>
                <w:color w:val="000000" w:themeColor="text1"/>
                <w:sz w:val="24"/>
                <w:szCs w:val="24"/>
              </w:rPr>
              <w:t>are positively associated with higher quality-of-care</w:t>
            </w:r>
            <w:r w:rsidRPr="00BF5348">
              <w:rPr>
                <w:rStyle w:val="contentpasted1"/>
                <w:rFonts w:ascii="Times New Roman" w:hAnsi="Times New Roman" w:cs="Times New Roman"/>
                <w:color w:val="000000" w:themeColor="text1"/>
                <w:sz w:val="24"/>
                <w:szCs w:val="24"/>
              </w:rPr>
              <w:t>”</w:t>
            </w:r>
            <w:r w:rsidR="003870FF">
              <w:rPr>
                <w:rStyle w:val="contentpasted1"/>
                <w:rFonts w:ascii="Times New Roman" w:hAnsi="Times New Roman" w:cs="Times New Roman"/>
                <w:color w:val="000000" w:themeColor="text1"/>
                <w:sz w:val="24"/>
                <w:szCs w:val="24"/>
              </w:rPr>
              <w:fldChar w:fldCharType="begin"/>
            </w:r>
            <w:r w:rsidR="00183F6E">
              <w:rPr>
                <w:rStyle w:val="contentpasted1"/>
                <w:rFonts w:ascii="Times New Roman" w:hAnsi="Times New Roman" w:cs="Times New Roman"/>
                <w:color w:val="000000" w:themeColor="text1"/>
                <w:sz w:val="24"/>
                <w:szCs w:val="24"/>
              </w:rPr>
              <w:instrText xml:space="preserve"> ADDIN ZOTERO_ITEM CSL_CITATION {"citationID":"AIlK0rkJ","properties":{"formattedCitation":"\\super 2\\nosupersub{}","plainCitation":"2","noteIndex":0},"citationItems":[{"id":5006,"uris":["http://zotero.org/groups/612700/items/RW6R64C6"],"itemData":{"id":5006,"type":"article-journal","abstract":"This article examines the relationships among hospital structural characteristics, individual physician characteristics, medical staff organization characteristics and quality of care for two conditions: acute myocardial infarction and appendicitis. Using data obtained from the Commission on Professional and Hospital Activities (CPHA), approximately 50,000 acute myocardial infarction cases and 8,183 appendectomy cases collected from 96 hospitals in the East North Central Region of the country (Illinois, Indiana, Michigan, Ohio and Wisconsin) were examined. These data were merged with medical staff organization and related data on hospital characteristics obtained from the American Hospital Association. The results indicate that such medical staff organization factors as involvement of the medical staff president with the hospital governing board, overall physician participation in hospital decision making, frequency of medical staff committee meetings and percentage of active staff physicians on contract are positively associated with higher quality-of-care outcomes, independent of the effects of hospital and physician characteristics. Further, the medical staff organization factors appear to be somewhat more strongly associated with higher quality-of-care outcomes than the hospital and physician characteristics. For acute myocardial infarction, higher volume of patients treated per family practitioner and internist and presence of a coronary care unit were also associated with better outcomes. Given the restricted number of conditions studied, the geographically limited sample and the fact that specific variables were not consistently related to quality of care for both conditions, the results area viewed as preliminary. However, they are consistent with and extend other developing findings in this area. They also suggest that more attention needs to be given to the organization of the hospital medical staff and its articulation with the overall hospital decision-making structure and process in attempts to improve outcomes of hospitalization.","container-title":"Medical Care","DOI":"10.1097/00005650-198110000-00006","ISSN":"0025-7079","issue":"10","journalAbbreviation":"Med Care","language":"eng","note":"PMID: 7311636","page":"1041-1055","source":"PubMed","title":"Hospital medical staff organization and quality of care: results for myocardial infarction and appendectomy","title-short":"Hospital medical staff organization and quality of care","volume":"19","author":[{"family":"Shortell","given":"S. M."},{"family":"LoGerfo","given":"J. P."}],"issued":{"date-parts":[["1981",10]]}}}],"schema":"https://github.com/citation-style-language/schema/raw/master/csl-citation.json"} </w:instrText>
            </w:r>
            <w:r w:rsidR="003870FF">
              <w:rPr>
                <w:rStyle w:val="contentpasted1"/>
                <w:rFonts w:ascii="Times New Roman" w:hAnsi="Times New Roman" w:cs="Times New Roman"/>
                <w:color w:val="000000" w:themeColor="text1"/>
                <w:sz w:val="24"/>
                <w:szCs w:val="24"/>
              </w:rPr>
              <w:fldChar w:fldCharType="separate"/>
            </w:r>
            <w:r w:rsidR="00751ADD" w:rsidRPr="00751ADD">
              <w:rPr>
                <w:rFonts w:ascii="Times New Roman" w:hAnsi="Times New Roman" w:cs="Times New Roman"/>
                <w:sz w:val="24"/>
                <w:szCs w:val="24"/>
                <w:vertAlign w:val="superscript"/>
              </w:rPr>
              <w:t>2</w:t>
            </w:r>
            <w:r w:rsidR="003870FF">
              <w:rPr>
                <w:rStyle w:val="contentpasted1"/>
                <w:rFonts w:ascii="Times New Roman" w:hAnsi="Times New Roman" w:cs="Times New Roman"/>
                <w:color w:val="000000" w:themeColor="text1"/>
                <w:sz w:val="24"/>
                <w:szCs w:val="24"/>
              </w:rPr>
              <w:fldChar w:fldCharType="end"/>
            </w:r>
          </w:p>
        </w:tc>
        <w:tc>
          <w:tcPr>
            <w:tcW w:w="4590"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tcPr>
          <w:p w14:paraId="1030401C" w14:textId="77777777" w:rsidR="002F13AF" w:rsidRPr="00BF5348" w:rsidRDefault="002F13AF" w:rsidP="007D4C5E">
            <w:pPr>
              <w:spacing w:line="240" w:lineRule="auto"/>
              <w:rPr>
                <w:rStyle w:val="contentpasted1"/>
                <w:rFonts w:ascii="Times New Roman" w:hAnsi="Times New Roman" w:cs="Times New Roman"/>
                <w:color w:val="000000"/>
                <w:sz w:val="24"/>
                <w:szCs w:val="24"/>
                <w:bdr w:val="none" w:sz="0" w:space="0" w:color="auto" w:frame="1"/>
              </w:rPr>
            </w:pPr>
          </w:p>
          <w:p w14:paraId="20ACA437" w14:textId="7B214C10" w:rsidR="007D4C5E" w:rsidRDefault="007D4C5E" w:rsidP="007D4C5E">
            <w:pPr>
              <w:spacing w:line="240" w:lineRule="auto"/>
              <w:rPr>
                <w:rStyle w:val="contentpasted1"/>
                <w:rFonts w:ascii="Times New Roman" w:hAnsi="Times New Roman" w:cs="Times New Roman"/>
                <w:color w:val="000000"/>
                <w:sz w:val="24"/>
                <w:szCs w:val="24"/>
                <w:bdr w:val="none" w:sz="0" w:space="0" w:color="auto" w:frame="1"/>
              </w:rPr>
            </w:pPr>
            <w:r w:rsidRPr="00BF5348">
              <w:rPr>
                <w:rStyle w:val="contentpasted1"/>
                <w:rFonts w:ascii="Times New Roman" w:hAnsi="Times New Roman" w:cs="Times New Roman"/>
                <w:color w:val="000000"/>
                <w:sz w:val="24"/>
                <w:szCs w:val="24"/>
                <w:bdr w:val="none" w:sz="0" w:space="0" w:color="auto" w:frame="1"/>
              </w:rPr>
              <w:t>“Physician presence in championing…quality improvement efforts was weak”</w:t>
            </w:r>
            <w:r w:rsidR="00F17DD9">
              <w:rPr>
                <w:rStyle w:val="contentpasted1"/>
                <w:rFonts w:ascii="Times New Roman" w:hAnsi="Times New Roman" w:cs="Times New Roman"/>
                <w:color w:val="000000"/>
                <w:sz w:val="24"/>
                <w:szCs w:val="24"/>
                <w:bdr w:val="none" w:sz="0" w:space="0" w:color="auto" w:frame="1"/>
              </w:rPr>
              <w:fldChar w:fldCharType="begin"/>
            </w:r>
            <w:r w:rsidR="00183F6E">
              <w:rPr>
                <w:rStyle w:val="contentpasted1"/>
                <w:rFonts w:ascii="Times New Roman" w:hAnsi="Times New Roman" w:cs="Times New Roman"/>
                <w:color w:val="000000"/>
                <w:sz w:val="24"/>
                <w:szCs w:val="24"/>
                <w:bdr w:val="none" w:sz="0" w:space="0" w:color="auto" w:frame="1"/>
              </w:rPr>
              <w:instrText xml:space="preserve"> ADDIN ZOTERO_ITEM CSL_CITATION {"citationID":"CIPY3rWR","properties":{"formattedCitation":"\\super 1\\nosupersub{}","plainCitation":"1","noteIndex":0},"citationItems":[{"id":1035,"uris":["http://zotero.org/users/500/items/2CSL8UA5"],"itemData":{"id":1035,"type":"article-journal","abstract":"BACKGROUND: Mortality rates for patients with acute myocardial infarction (AMI) vary substantially across hospitals, even when adjusted for patient severity; however, little is known about hospital factors that may influence this variation.\nOBJECTIVE: To identify factors that may be related to better performance in AMI care, as measured by risk-standardized mortality rates.\nDESIGN: Qualitative study that used site visits and in-depth interviews.\nSETTING: Eleven U.S. hospitals that ranked in either the top or the bottom 5% in risk-standardized mortality rates for 2 recent years of data from the Centers for Medicare &amp; Medicaid Services (2005 to 2006 and 2006 to 2007), with diversity among hospitals in key characteristics.\nPARTICIPANTS: 158 members of hospital staff, all of whom were involved with AMI care at the 11 hospitals.\nMEASUREMENTS: Site visits and in-depth interviews conducted with hospital staff during 2009. A multidisciplinary team performed analyses by using the constant comparative method.\nRESULTS: Hospitals in the high-performing and low-performing groups differed substantially in the domains of organizational values and goals, senior management involvement, broad staff presence and expertise in AMI care, communication and coordination among groups, and problem solving and learning. Participants described diverse protocols or processes for AMI care (such as rapid response teams, clinical guidelines, use of hospitalists, and medication reconciliation); however, these did not systematically differentiate high-performing from low-performing hospitals.\nLIMITATION: The qualitative design informed the generation of hypotheses, and statistical associations could not be assessed.\nCONCLUSION: High-performing hospitals were characterized by an organizational culture that supported efforts to improve AMI care across the hospital. Evidence-based protocols and processes, although important, may not be sufficient for achieving high hospital performance in care for patients with AMI.\nPRIMARY FUNDING SOURCE: Agency for Healthcare Research and Quality, United Health Foundation, and the Commonwealth Fund.","container-title":"Annals of Internal Medicine","DOI":"10.7326/0003-4819-154-6-201103150-00003","ISSN":"1539-3704","issue":"6","journalAbbreviation":"Ann Intern Med","language":"eng","note":"PMID: 21403074\nPMCID: PMC4735872","page":"384-390","source":"PubMed","title":"What distinguishes top-performing hospitals in acute myocardial infarction mortality rates? A qualitative study","title-short":"What distinguishes top-performing hospitals in acute myocardial infarction mortality rates?","volume":"154","author":[{"family":"Curry","given":"Leslie A."},{"family":"Spatz","given":"Erica"},{"family":"Cherlin","given":"Emily"},{"family":"Thompson","given":"Jennifer W."},{"family":"Berg","given":"David"},{"family":"Ting","given":"Henry H."},{"family":"Decker","given":"Carole"},{"family":"Krumholz","given":"Harlan M."},{"family":"Bradley","given":"Elizabeth H."}],"issued":{"date-parts":[["2011",3,15]]}}}],"schema":"https://github.com/citation-style-language/schema/raw/master/csl-citation.json"} </w:instrText>
            </w:r>
            <w:r w:rsidR="00F17DD9">
              <w:rPr>
                <w:rStyle w:val="contentpasted1"/>
                <w:rFonts w:ascii="Times New Roman" w:hAnsi="Times New Roman" w:cs="Times New Roman"/>
                <w:color w:val="000000"/>
                <w:sz w:val="24"/>
                <w:szCs w:val="24"/>
                <w:bdr w:val="none" w:sz="0" w:space="0" w:color="auto" w:frame="1"/>
              </w:rPr>
              <w:fldChar w:fldCharType="separate"/>
            </w:r>
            <w:r w:rsidR="00F17DD9" w:rsidRPr="00F17DD9">
              <w:rPr>
                <w:rFonts w:ascii="Times New Roman" w:hAnsi="Times New Roman" w:cs="Times New Roman"/>
                <w:sz w:val="24"/>
                <w:szCs w:val="24"/>
                <w:vertAlign w:val="superscript"/>
              </w:rPr>
              <w:t>1</w:t>
            </w:r>
            <w:r w:rsidR="00F17DD9">
              <w:rPr>
                <w:rStyle w:val="contentpasted1"/>
                <w:rFonts w:ascii="Times New Roman" w:hAnsi="Times New Roman" w:cs="Times New Roman"/>
                <w:color w:val="000000"/>
                <w:sz w:val="24"/>
                <w:szCs w:val="24"/>
                <w:bdr w:val="none" w:sz="0" w:space="0" w:color="auto" w:frame="1"/>
              </w:rPr>
              <w:fldChar w:fldCharType="end"/>
            </w:r>
          </w:p>
          <w:p w14:paraId="6280D259" w14:textId="77777777" w:rsidR="00533484" w:rsidRPr="00BF5348" w:rsidRDefault="00533484" w:rsidP="007D4C5E">
            <w:pPr>
              <w:spacing w:line="240" w:lineRule="auto"/>
              <w:rPr>
                <w:rFonts w:ascii="Times New Roman" w:hAnsi="Times New Roman" w:cs="Times New Roman"/>
                <w:color w:val="000000"/>
                <w:sz w:val="24"/>
                <w:szCs w:val="24"/>
              </w:rPr>
            </w:pPr>
          </w:p>
          <w:p w14:paraId="094E2695" w14:textId="6DEFCEBD" w:rsidR="007D4C5E" w:rsidRDefault="007D4C5E" w:rsidP="007D4C5E">
            <w:pPr>
              <w:spacing w:line="240" w:lineRule="auto"/>
              <w:rPr>
                <w:rStyle w:val="contentpasted1"/>
                <w:rFonts w:ascii="Times New Roman" w:hAnsi="Times New Roman" w:cs="Times New Roman"/>
                <w:color w:val="000000"/>
                <w:sz w:val="24"/>
                <w:szCs w:val="24"/>
                <w:bdr w:val="none" w:sz="0" w:space="0" w:color="auto" w:frame="1"/>
              </w:rPr>
            </w:pPr>
            <w:r w:rsidRPr="00BF5348">
              <w:rPr>
                <w:rStyle w:val="contentpasted1"/>
                <w:rFonts w:ascii="Times New Roman" w:hAnsi="Times New Roman" w:cs="Times New Roman"/>
                <w:color w:val="000000"/>
                <w:sz w:val="24"/>
                <w:szCs w:val="24"/>
                <w:bdr w:val="none" w:sz="0" w:space="0" w:color="auto" w:frame="1"/>
              </w:rPr>
              <w:t>“[T]here’s not enough physician leadership on the committee”</w:t>
            </w:r>
            <w:r w:rsidR="00F17DD9">
              <w:rPr>
                <w:rStyle w:val="contentpasted1"/>
                <w:rFonts w:ascii="Times New Roman" w:hAnsi="Times New Roman" w:cs="Times New Roman"/>
                <w:color w:val="000000"/>
                <w:sz w:val="24"/>
                <w:szCs w:val="24"/>
                <w:bdr w:val="none" w:sz="0" w:space="0" w:color="auto" w:frame="1"/>
              </w:rPr>
              <w:fldChar w:fldCharType="begin"/>
            </w:r>
            <w:r w:rsidR="00183F6E">
              <w:rPr>
                <w:rStyle w:val="contentpasted1"/>
                <w:rFonts w:ascii="Times New Roman" w:hAnsi="Times New Roman" w:cs="Times New Roman"/>
                <w:color w:val="000000"/>
                <w:sz w:val="24"/>
                <w:szCs w:val="24"/>
                <w:bdr w:val="none" w:sz="0" w:space="0" w:color="auto" w:frame="1"/>
              </w:rPr>
              <w:instrText xml:space="preserve"> ADDIN ZOTERO_ITEM CSL_CITATION {"citationID":"9821ne4W","properties":{"formattedCitation":"\\super 1\\nosupersub{}","plainCitation":"1","noteIndex":0},"citationItems":[{"id":1035,"uris":["http://zotero.org/users/500/items/2CSL8UA5"],"itemData":{"id":1035,"type":"article-journal","abstract":"BACKGROUND: Mortality rates for patients with acute myocardial infarction (AMI) vary substantially across hospitals, even when adjusted for patient severity; however, little is known about hospital factors that may influence this variation.\nOBJECTIVE: To identify factors that may be related to better performance in AMI care, as measured by risk-standardized mortality rates.\nDESIGN: Qualitative study that used site visits and in-depth interviews.\nSETTING: Eleven U.S. hospitals that ranked in either the top or the bottom 5% in risk-standardized mortality rates for 2 recent years of data from the Centers for Medicare &amp; Medicaid Services (2005 to 2006 and 2006 to 2007), with diversity among hospitals in key characteristics.\nPARTICIPANTS: 158 members of hospital staff, all of whom were involved with AMI care at the 11 hospitals.\nMEASUREMENTS: Site visits and in-depth interviews conducted with hospital staff during 2009. A multidisciplinary team performed analyses by using the constant comparative method.\nRESULTS: Hospitals in the high-performing and low-performing groups differed substantially in the domains of organizational values and goals, senior management involvement, broad staff presence and expertise in AMI care, communication and coordination among groups, and problem solving and learning. Participants described diverse protocols or processes for AMI care (such as rapid response teams, clinical guidelines, use of hospitalists, and medication reconciliation); however, these did not systematically differentiate high-performing from low-performing hospitals.\nLIMITATION: The qualitative design informed the generation of hypotheses, and statistical associations could not be assessed.\nCONCLUSION: High-performing hospitals were characterized by an organizational culture that supported efforts to improve AMI care across the hospital. Evidence-based protocols and processes, although important, may not be sufficient for achieving high hospital performance in care for patients with AMI.\nPRIMARY FUNDING SOURCE: Agency for Healthcare Research and Quality, United Health Foundation, and the Commonwealth Fund.","container-title":"Annals of Internal Medicine","DOI":"10.7326/0003-4819-154-6-201103150-00003","ISSN":"1539-3704","issue":"6","journalAbbreviation":"Ann Intern Med","language":"eng","note":"PMID: 21403074\nPMCID: PMC4735872","page":"384-390","source":"PubMed","title":"What distinguishes top-performing hospitals in acute myocardial infarction mortality rates? A qualitative study","title-short":"What distinguishes top-performing hospitals in acute myocardial infarction mortality rates?","volume":"154","author":[{"family":"Curry","given":"Leslie A."},{"family":"Spatz","given":"Erica"},{"family":"Cherlin","given":"Emily"},{"family":"Thompson","given":"Jennifer W."},{"family":"Berg","given":"David"},{"family":"Ting","given":"Henry H."},{"family":"Decker","given":"Carole"},{"family":"Krumholz","given":"Harlan M."},{"family":"Bradley","given":"Elizabeth H."}],"issued":{"date-parts":[["2011",3,15]]}}}],"schema":"https://github.com/citation-style-language/schema/raw/master/csl-citation.json"} </w:instrText>
            </w:r>
            <w:r w:rsidR="00F17DD9">
              <w:rPr>
                <w:rStyle w:val="contentpasted1"/>
                <w:rFonts w:ascii="Times New Roman" w:hAnsi="Times New Roman" w:cs="Times New Roman"/>
                <w:color w:val="000000"/>
                <w:sz w:val="24"/>
                <w:szCs w:val="24"/>
                <w:bdr w:val="none" w:sz="0" w:space="0" w:color="auto" w:frame="1"/>
              </w:rPr>
              <w:fldChar w:fldCharType="separate"/>
            </w:r>
            <w:r w:rsidR="00F17DD9" w:rsidRPr="00F17DD9">
              <w:rPr>
                <w:rFonts w:ascii="Times New Roman" w:hAnsi="Times New Roman" w:cs="Times New Roman"/>
                <w:sz w:val="24"/>
                <w:szCs w:val="24"/>
                <w:vertAlign w:val="superscript"/>
              </w:rPr>
              <w:t>1</w:t>
            </w:r>
            <w:r w:rsidR="00F17DD9">
              <w:rPr>
                <w:rStyle w:val="contentpasted1"/>
                <w:rFonts w:ascii="Times New Roman" w:hAnsi="Times New Roman" w:cs="Times New Roman"/>
                <w:color w:val="000000"/>
                <w:sz w:val="24"/>
                <w:szCs w:val="24"/>
                <w:bdr w:val="none" w:sz="0" w:space="0" w:color="auto" w:frame="1"/>
              </w:rPr>
              <w:fldChar w:fldCharType="end"/>
            </w:r>
          </w:p>
          <w:p w14:paraId="7C607C8B" w14:textId="77777777" w:rsidR="00533484" w:rsidRPr="00BF5348" w:rsidRDefault="00533484" w:rsidP="007D4C5E">
            <w:pPr>
              <w:spacing w:line="240" w:lineRule="auto"/>
              <w:rPr>
                <w:rStyle w:val="contentpasted1"/>
                <w:rFonts w:ascii="Times New Roman" w:hAnsi="Times New Roman" w:cs="Times New Roman"/>
                <w:color w:val="000000"/>
                <w:sz w:val="24"/>
                <w:szCs w:val="24"/>
                <w:bdr w:val="none" w:sz="0" w:space="0" w:color="auto" w:frame="1"/>
              </w:rPr>
            </w:pPr>
          </w:p>
          <w:p w14:paraId="64BB7D1C" w14:textId="36E9D596" w:rsidR="007D4C5E" w:rsidRPr="00BF5348" w:rsidRDefault="007D4C5E" w:rsidP="001101D7">
            <w:pPr>
              <w:spacing w:line="240" w:lineRule="auto"/>
              <w:rPr>
                <w:rStyle w:val="contentpasted1"/>
                <w:rFonts w:ascii="Times New Roman" w:hAnsi="Times New Roman" w:cs="Times New Roman"/>
                <w:color w:val="000000"/>
                <w:sz w:val="24"/>
                <w:szCs w:val="24"/>
                <w:bdr w:val="none" w:sz="0" w:space="0" w:color="auto" w:frame="1"/>
              </w:rPr>
            </w:pPr>
            <w:r w:rsidRPr="00BF5348">
              <w:rPr>
                <w:rStyle w:val="contentpasted1"/>
                <w:rFonts w:ascii="Times New Roman" w:hAnsi="Times New Roman" w:cs="Times New Roman"/>
                <w:color w:val="000000"/>
                <w:sz w:val="24"/>
                <w:szCs w:val="24"/>
                <w:bdr w:val="none" w:sz="0" w:space="0" w:color="auto" w:frame="1"/>
              </w:rPr>
              <w:t>“You should remember: I don’t care about any patients but mine”</w:t>
            </w:r>
            <w:r w:rsidR="00D7578E">
              <w:rPr>
                <w:rStyle w:val="contentpasted1"/>
                <w:rFonts w:ascii="Times New Roman" w:hAnsi="Times New Roman" w:cs="Times New Roman"/>
                <w:color w:val="000000"/>
                <w:sz w:val="24"/>
                <w:szCs w:val="24"/>
                <w:bdr w:val="none" w:sz="0" w:space="0" w:color="auto" w:frame="1"/>
              </w:rPr>
              <w:fldChar w:fldCharType="begin"/>
            </w:r>
            <w:r w:rsidR="00183F6E">
              <w:rPr>
                <w:rStyle w:val="contentpasted1"/>
                <w:rFonts w:ascii="Times New Roman" w:hAnsi="Times New Roman" w:cs="Times New Roman"/>
                <w:color w:val="000000"/>
                <w:sz w:val="24"/>
                <w:szCs w:val="24"/>
                <w:bdr w:val="none" w:sz="0" w:space="0" w:color="auto" w:frame="1"/>
              </w:rPr>
              <w:instrText xml:space="preserve"> ADDIN ZOTERO_ITEM CSL_CITATION {"citationID":"8N0GaYkR","properties":{"formattedCitation":"\\super 3\\nosupersub{}","plainCitation":"3","noteIndex":0},"citationItems":[{"id":5062,"uris":["http://zotero.org/groups/612700/items/3XY97JH9"],"itemData":{"id":5062,"type":"article-journal","abstract":"BACKGROUND: The importance of leadership is recognized in surgery, but the specific impact of leadership style on team behavior is not well understood. In other industries, leadership is a well-characterized construct. One dominant theory proposes that transactional (task-focused) leaders achieve minimum standards and transformational (team-oriented) leaders inspire performance beyond expectations.\nSTUDY DESIGN: We videorecorded 5 surgeons performing complex operations. Each surgeon was scored on the Multifactor Leadership Questionnaire, a validated method for scoring transformational and transactional leadership style, by an organizational psychologist and a surgeon researcher. Independent coders assessed surgeons' leadership behaviors according to the Surgical Leadership Inventory and team behaviors (information sharing, cooperative, and voice behaviors). All coders were blinded. Leadership style (Multifactor Leadership Questionnaire) was correlated with surgeon behavior (Surgical Leadership Inventory) and team behavior using Poisson regression, controlling for time and the total number of behaviors, respectively.\nRESULTS: All surgeons scored similarly on transactional leadership (range 2.38 to 2.69), but varied more widely on transformational leadership (range 1.98 to 3.60). Each 1-point increase in transformational score corresponded to 3 times more information-sharing behaviors (p &lt; 0.0001) and 5.4 times more voice behaviors (p = 0.0005) among the team. With each 1-point increase in transformational score, leaders displayed 10 times more supportive behaviors (p &lt; 0.0001) and displayed poor behaviors 12.5 times less frequently (p &lt; 0.0001). Excerpts of representative dialogue are included for illustration.\nCONCLUSIONS: We provide a framework for evaluating surgeons' leadership and its impact on team performance in the operating room. As in other fields, our data suggest that transformational leadership is associated with improved team behavior. Surgeon leadership development, therefore, has the potential to improve the efficiency and safety of operative care.","container-title":"Journal of the American College of Surgeons","DOI":"10.1016/j.jamcollsurg.2015.09.013","ISSN":"1879-1190","issue":"1","journalAbbreviation":"J Am Coll Surg","language":"eng","note":"PMID: 26481409\nPMCID: PMC4769879","page":"41-51","source":"PubMed","title":"Surgeons' Leadership Styles and Team Behavior in the Operating Room","volume":"222","author":[{"family":"Hu","given":"Yue-Yung"},{"family":"Parker","given":"Sarah Henrickson"},{"family":"Lipsitz","given":"Stuart R."},{"family":"Arriaga","given":"Alexander F."},{"family":"Peyre","given":"Sarah E."},{"family":"Corso","given":"Katherine A."},{"family":"Roth","given":"Emilie M."},{"family":"Yule","given":"Steven J."},{"family":"Greenberg","given":"Caprice C."}],"issued":{"date-parts":[["2016",1]]}}}],"schema":"https://github.com/citation-style-language/schema/raw/master/csl-citation.json"} </w:instrText>
            </w:r>
            <w:r w:rsidR="00D7578E">
              <w:rPr>
                <w:rStyle w:val="contentpasted1"/>
                <w:rFonts w:ascii="Times New Roman" w:hAnsi="Times New Roman" w:cs="Times New Roman"/>
                <w:color w:val="000000"/>
                <w:sz w:val="24"/>
                <w:szCs w:val="24"/>
                <w:bdr w:val="none" w:sz="0" w:space="0" w:color="auto" w:frame="1"/>
              </w:rPr>
              <w:fldChar w:fldCharType="separate"/>
            </w:r>
            <w:r w:rsidR="00751ADD" w:rsidRPr="00751ADD">
              <w:rPr>
                <w:rFonts w:ascii="Times New Roman" w:hAnsi="Times New Roman" w:cs="Times New Roman"/>
                <w:sz w:val="24"/>
                <w:szCs w:val="24"/>
                <w:vertAlign w:val="superscript"/>
              </w:rPr>
              <w:t>3</w:t>
            </w:r>
            <w:r w:rsidR="00D7578E">
              <w:rPr>
                <w:rStyle w:val="contentpasted1"/>
                <w:rFonts w:ascii="Times New Roman" w:hAnsi="Times New Roman" w:cs="Times New Roman"/>
                <w:color w:val="000000"/>
                <w:sz w:val="24"/>
                <w:szCs w:val="24"/>
                <w:bdr w:val="none" w:sz="0" w:space="0" w:color="auto" w:frame="1"/>
              </w:rPr>
              <w:fldChar w:fldCharType="end"/>
            </w:r>
            <w:r w:rsidR="00D7578E" w:rsidRPr="00BF5348">
              <w:rPr>
                <w:rStyle w:val="contentpasted1"/>
                <w:rFonts w:ascii="Times New Roman" w:hAnsi="Times New Roman" w:cs="Times New Roman"/>
                <w:color w:val="000000"/>
                <w:sz w:val="24"/>
                <w:szCs w:val="24"/>
                <w:bdr w:val="none" w:sz="0" w:space="0" w:color="auto" w:frame="1"/>
              </w:rPr>
              <w:t xml:space="preserve"> </w:t>
            </w:r>
          </w:p>
        </w:tc>
      </w:tr>
      <w:tr w:rsidR="008E37A8" w:rsidRPr="00BF5348" w14:paraId="464CFDE2" w14:textId="77777777" w:rsidTr="002E3792">
        <w:trPr>
          <w:trHeight w:val="792"/>
        </w:trPr>
        <w:tc>
          <w:tcPr>
            <w:tcW w:w="1616" w:type="dxa"/>
            <w:vMerge/>
            <w:tcBorders>
              <w:left w:val="single" w:sz="8" w:space="0" w:color="auto"/>
              <w:bottom w:val="single" w:sz="4" w:space="0" w:color="auto"/>
              <w:right w:val="single" w:sz="8" w:space="0" w:color="auto"/>
            </w:tcBorders>
            <w:shd w:val="clear" w:color="auto" w:fill="FFFFFF" w:themeFill="background1"/>
            <w:tcMar>
              <w:top w:w="0" w:type="dxa"/>
              <w:left w:w="108" w:type="dxa"/>
              <w:bottom w:w="0" w:type="dxa"/>
              <w:right w:w="108" w:type="dxa"/>
            </w:tcMar>
          </w:tcPr>
          <w:p w14:paraId="0D4F9392" w14:textId="77777777" w:rsidR="008E37A8" w:rsidRPr="00BF5348" w:rsidRDefault="008E37A8" w:rsidP="001101D7">
            <w:pPr>
              <w:spacing w:line="240" w:lineRule="auto"/>
              <w:rPr>
                <w:rFonts w:ascii="Times New Roman" w:hAnsi="Times New Roman" w:cs="Times New Roman"/>
                <w:color w:val="000000"/>
                <w:sz w:val="24"/>
                <w:szCs w:val="24"/>
              </w:rPr>
            </w:pPr>
          </w:p>
        </w:tc>
        <w:tc>
          <w:tcPr>
            <w:tcW w:w="8634" w:type="dxa"/>
            <w:gridSpan w:val="2"/>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76C6DE59" w14:textId="0F485A98" w:rsidR="008E37A8" w:rsidRPr="00BF5348" w:rsidRDefault="008E37A8" w:rsidP="008E37A8">
            <w:pPr>
              <w:spacing w:before="100" w:beforeAutospacing="1" w:after="100" w:afterAutospacing="1" w:line="240" w:lineRule="auto"/>
              <w:jc w:val="center"/>
              <w:rPr>
                <w:rStyle w:val="contentpasted1"/>
                <w:rFonts w:ascii="Times New Roman" w:hAnsi="Times New Roman" w:cs="Times New Roman"/>
                <w:color w:val="000000"/>
                <w:sz w:val="24"/>
                <w:szCs w:val="24"/>
                <w:bdr w:val="none" w:sz="0" w:space="0" w:color="auto" w:frame="1"/>
              </w:rPr>
            </w:pPr>
            <w:r w:rsidRPr="008E37A8">
              <w:rPr>
                <w:rStyle w:val="contentpasted1"/>
                <w:rFonts w:ascii="Times New Roman" w:hAnsi="Times New Roman" w:cs="Times New Roman"/>
                <w:b/>
                <w:bCs/>
                <w:sz w:val="24"/>
                <w:szCs w:val="24"/>
              </w:rPr>
              <w:t>Meeting</w:t>
            </w:r>
          </w:p>
        </w:tc>
      </w:tr>
      <w:tr w:rsidR="008E37A8" w:rsidRPr="00BF5348" w14:paraId="3E0508B0" w14:textId="77777777" w:rsidTr="002E3792">
        <w:trPr>
          <w:trHeight w:val="300"/>
        </w:trPr>
        <w:tc>
          <w:tcPr>
            <w:tcW w:w="1616" w:type="dxa"/>
            <w:vMerge/>
            <w:tcBorders>
              <w:left w:val="single" w:sz="8" w:space="0" w:color="auto"/>
              <w:bottom w:val="single" w:sz="4" w:space="0" w:color="auto"/>
              <w:right w:val="single" w:sz="8" w:space="0" w:color="auto"/>
            </w:tcBorders>
            <w:shd w:val="clear" w:color="auto" w:fill="FFFFFF" w:themeFill="background1"/>
            <w:tcMar>
              <w:top w:w="0" w:type="dxa"/>
              <w:left w:w="108" w:type="dxa"/>
              <w:bottom w:w="0" w:type="dxa"/>
              <w:right w:w="108" w:type="dxa"/>
            </w:tcMar>
          </w:tcPr>
          <w:p w14:paraId="315C91F8" w14:textId="77777777" w:rsidR="008E37A8" w:rsidRPr="00BF5348" w:rsidRDefault="008E37A8" w:rsidP="001101D7">
            <w:pPr>
              <w:spacing w:line="240" w:lineRule="auto"/>
              <w:rPr>
                <w:rFonts w:ascii="Times New Roman" w:hAnsi="Times New Roman" w:cs="Times New Roman"/>
                <w:color w:val="000000"/>
                <w:sz w:val="24"/>
                <w:szCs w:val="24"/>
              </w:rPr>
            </w:pPr>
          </w:p>
        </w:tc>
        <w:tc>
          <w:tcPr>
            <w:tcW w:w="4044"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tcPr>
          <w:p w14:paraId="47589B94" w14:textId="194ED4F6" w:rsidR="008E37A8" w:rsidRPr="00BF5348" w:rsidRDefault="008E37A8" w:rsidP="007D4C5E">
            <w:pPr>
              <w:spacing w:line="240" w:lineRule="auto"/>
              <w:rPr>
                <w:rStyle w:val="contentpasted1"/>
                <w:rFonts w:ascii="Times New Roman" w:hAnsi="Times New Roman" w:cs="Times New Roman"/>
                <w:color w:val="000000"/>
                <w:sz w:val="24"/>
                <w:szCs w:val="24"/>
                <w:bdr w:val="none" w:sz="0" w:space="0" w:color="auto" w:frame="1"/>
              </w:rPr>
            </w:pPr>
            <w:r>
              <w:rPr>
                <w:rStyle w:val="contentpasted1"/>
                <w:rFonts w:ascii="Times New Roman" w:hAnsi="Times New Roman" w:cs="Times New Roman"/>
                <w:color w:val="000000" w:themeColor="text1"/>
                <w:sz w:val="24"/>
                <w:szCs w:val="24"/>
              </w:rPr>
              <w:t>“</w:t>
            </w:r>
            <w:r w:rsidRPr="008E37A8">
              <w:rPr>
                <w:rStyle w:val="contentpasted1"/>
                <w:rFonts w:ascii="Times New Roman" w:hAnsi="Times New Roman" w:cs="Times New Roman"/>
                <w:b/>
                <w:bCs/>
                <w:color w:val="000000" w:themeColor="text1"/>
                <w:sz w:val="24"/>
                <w:szCs w:val="24"/>
              </w:rPr>
              <w:t>frequency of medical staff committee meetings</w:t>
            </w:r>
            <w:r w:rsidRPr="00BF5348">
              <w:rPr>
                <w:rFonts w:ascii="Times New Roman" w:eastAsia="Calibri" w:hAnsi="Times New Roman" w:cs="Times New Roman"/>
                <w:color w:val="000000" w:themeColor="text1"/>
                <w:sz w:val="24"/>
                <w:szCs w:val="24"/>
              </w:rPr>
              <w:t xml:space="preserve"> …</w:t>
            </w:r>
            <w:r w:rsidRPr="00BF5348">
              <w:rPr>
                <w:rFonts w:ascii="Times New Roman" w:eastAsia="Calibri" w:hAnsi="Times New Roman" w:cs="Times New Roman"/>
                <w:sz w:val="24"/>
                <w:szCs w:val="24"/>
              </w:rPr>
              <w:t xml:space="preserve"> </w:t>
            </w:r>
            <w:r w:rsidRPr="00BF5348">
              <w:rPr>
                <w:rFonts w:ascii="Times New Roman" w:eastAsia="Calibri" w:hAnsi="Times New Roman" w:cs="Times New Roman"/>
                <w:color w:val="000000" w:themeColor="text1"/>
                <w:sz w:val="24"/>
                <w:szCs w:val="24"/>
              </w:rPr>
              <w:t>are positively associated with higher quality-of-care</w:t>
            </w:r>
            <w:r w:rsidRPr="00BF5348">
              <w:rPr>
                <w:rStyle w:val="contentpasted1"/>
                <w:rFonts w:ascii="Times New Roman" w:hAnsi="Times New Roman" w:cs="Times New Roman"/>
                <w:color w:val="000000" w:themeColor="text1"/>
                <w:sz w:val="24"/>
                <w:szCs w:val="24"/>
              </w:rPr>
              <w:t>”</w:t>
            </w:r>
            <w:r>
              <w:rPr>
                <w:rStyle w:val="contentpasted1"/>
                <w:rFonts w:ascii="Times New Roman" w:hAnsi="Times New Roman" w:cs="Times New Roman"/>
                <w:color w:val="000000" w:themeColor="text1"/>
                <w:sz w:val="24"/>
                <w:szCs w:val="24"/>
              </w:rPr>
              <w:fldChar w:fldCharType="begin"/>
            </w:r>
            <w:r>
              <w:rPr>
                <w:rStyle w:val="contentpasted1"/>
                <w:rFonts w:ascii="Times New Roman" w:hAnsi="Times New Roman" w:cs="Times New Roman"/>
                <w:color w:val="000000" w:themeColor="text1"/>
                <w:sz w:val="24"/>
                <w:szCs w:val="24"/>
              </w:rPr>
              <w:instrText xml:space="preserve"> ADDIN ZOTERO_ITEM CSL_CITATION {"citationID":"Tsyuwmlx","properties":{"formattedCitation":"\\super 2\\nosupersub{}","plainCitation":"2","noteIndex":0},"citationItems":[{"id":5006,"uris":["http://zotero.org/groups/612700/items/RW6R64C6"],"itemData":{"id":5006,"type":"article-journal","abstract":"This article examines the relationships among hospital structural characteristics, individual physician characteristics, medical staff organization characteristics and quality of care for two conditions: acute myocardial infarction and appendicitis. Using data obtained from the Commission on Professional and Hospital Activities (CPHA), approximately 50,000 acute myocardial infarction cases and 8,183 appendectomy cases collected from 96 hospitals in the East North Central Region of the country (Illinois, Indiana, Michigan, Ohio and Wisconsin) were examined. These data were merged with medical staff organization and related data on hospital characteristics obtained from the American Hospital Association. The results indicate that such medical staff organization factors as involvement of the medical staff president with the hospital governing board, overall physician participation in hospital decision making, frequency of medical staff committee meetings and percentage of active staff physicians on contract are positively associated with higher quality-of-care outcomes, independent of the effects of hospital and physician characteristics. Further, the medical staff organization factors appear to be somewhat more strongly associated with higher quality-of-care outcomes than the hospital and physician characteristics. For acute myocardial infarction, higher volume of patients treated per family practitioner and internist and presence of a coronary care unit were also associated with better outcomes. Given the restricted number of conditions studied, the geographically limited sample and the fact that specific variables were not consistently related to quality of care for both conditions, the results area viewed as preliminary. However, they are consistent with and extend other developing findings in this area. They also suggest that more attention needs to be given to the organization of the hospital medical staff and its articulation with the overall hospital decision-making structure and process in attempts to improve outcomes of hospitalization.","container-title":"Medical Care","DOI":"10.1097/00005650-198110000-00006","ISSN":"0025-7079","issue":"10","journalAbbreviation":"Med Care","language":"eng","note":"PMID: 7311636","page":"1041-1055","source":"PubMed","title":"Hospital medical staff organization and quality of care: results for myocardial infarction and appendectomy","title-short":"Hospital medical staff organization and quality of care","volume":"19","author":[{"family":"Shortell","given":"S. M."},{"family":"LoGerfo","given":"J. P."}],"issued":{"date-parts":[["1981",10]]}}}],"schema":"https://github.com/citation-style-language/schema/raw/master/csl-citation.json"} </w:instrText>
            </w:r>
            <w:r>
              <w:rPr>
                <w:rStyle w:val="contentpasted1"/>
                <w:rFonts w:ascii="Times New Roman" w:hAnsi="Times New Roman" w:cs="Times New Roman"/>
                <w:color w:val="000000" w:themeColor="text1"/>
                <w:sz w:val="24"/>
                <w:szCs w:val="24"/>
              </w:rPr>
              <w:fldChar w:fldCharType="separate"/>
            </w:r>
            <w:r w:rsidRPr="00751ADD">
              <w:rPr>
                <w:rFonts w:ascii="Times New Roman" w:hAnsi="Times New Roman" w:cs="Times New Roman"/>
                <w:sz w:val="24"/>
                <w:szCs w:val="24"/>
                <w:vertAlign w:val="superscript"/>
              </w:rPr>
              <w:t>2</w:t>
            </w:r>
            <w:r>
              <w:rPr>
                <w:rStyle w:val="contentpasted1"/>
                <w:rFonts w:ascii="Times New Roman" w:hAnsi="Times New Roman" w:cs="Times New Roman"/>
                <w:color w:val="000000" w:themeColor="text1"/>
                <w:sz w:val="24"/>
                <w:szCs w:val="24"/>
              </w:rPr>
              <w:fldChar w:fldCharType="end"/>
            </w:r>
          </w:p>
        </w:tc>
        <w:tc>
          <w:tcPr>
            <w:tcW w:w="4590"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tcPr>
          <w:p w14:paraId="2D55575B" w14:textId="16F4A80F" w:rsidR="008E37A8" w:rsidRPr="00BF5348" w:rsidRDefault="008E37A8" w:rsidP="007D4C5E">
            <w:pPr>
              <w:spacing w:line="240" w:lineRule="auto"/>
              <w:rPr>
                <w:rStyle w:val="contentpasted1"/>
                <w:rFonts w:ascii="Times New Roman" w:hAnsi="Times New Roman" w:cs="Times New Roman"/>
                <w:color w:val="000000"/>
                <w:sz w:val="24"/>
                <w:szCs w:val="24"/>
                <w:bdr w:val="none" w:sz="0" w:space="0" w:color="auto" w:frame="1"/>
              </w:rPr>
            </w:pPr>
            <w:r>
              <w:rPr>
                <w:rStyle w:val="contentpasted1"/>
                <w:rFonts w:ascii="Times New Roman" w:hAnsi="Times New Roman" w:cs="Times New Roman"/>
                <w:color w:val="000000"/>
                <w:sz w:val="24"/>
                <w:szCs w:val="24"/>
                <w:bdr w:val="none" w:sz="0" w:space="0" w:color="auto" w:frame="1"/>
              </w:rPr>
              <w:t>“</w:t>
            </w:r>
            <w:r w:rsidRPr="008E37A8">
              <w:rPr>
                <w:rStyle w:val="contentpasted1"/>
                <w:rFonts w:ascii="Times New Roman" w:hAnsi="Times New Roman" w:cs="Times New Roman"/>
                <w:color w:val="000000"/>
                <w:sz w:val="24"/>
                <w:szCs w:val="24"/>
                <w:bdr w:val="none" w:sz="0" w:space="0" w:color="auto" w:frame="1"/>
              </w:rPr>
              <w:t>It's just recently that we're able to find out which physicians are not following the guidelines… and we're finding that it's our [private] hospitalists that are more of the culprit. And those are the hardest group that we have not been able to get into a room to have conversations with…</w:t>
            </w:r>
            <w:r w:rsidRPr="008E37A8">
              <w:rPr>
                <w:rStyle w:val="contentpasted1"/>
                <w:rFonts w:ascii="Times New Roman" w:hAnsi="Times New Roman" w:cs="Times New Roman"/>
                <w:b/>
                <w:bCs/>
                <w:color w:val="000000"/>
                <w:sz w:val="24"/>
                <w:szCs w:val="24"/>
                <w:bdr w:val="none" w:sz="0" w:space="0" w:color="auto" w:frame="1"/>
              </w:rPr>
              <w:t>they don’t have regular meetings</w:t>
            </w:r>
            <w:r w:rsidRPr="008E37A8">
              <w:rPr>
                <w:rStyle w:val="contentpasted1"/>
                <w:rFonts w:ascii="Times New Roman" w:hAnsi="Times New Roman" w:cs="Times New Roman"/>
                <w:color w:val="000000"/>
                <w:sz w:val="24"/>
                <w:szCs w:val="24"/>
                <w:bdr w:val="none" w:sz="0" w:space="0" w:color="auto" w:frame="1"/>
              </w:rPr>
              <w:t>.</w:t>
            </w:r>
            <w:r>
              <w:rPr>
                <w:rStyle w:val="contentpasted1"/>
                <w:rFonts w:ascii="Times New Roman" w:hAnsi="Times New Roman" w:cs="Times New Roman"/>
                <w:color w:val="000000"/>
                <w:sz w:val="24"/>
                <w:szCs w:val="24"/>
                <w:bdr w:val="none" w:sz="0" w:space="0" w:color="auto" w:frame="1"/>
              </w:rPr>
              <w:t>”</w:t>
            </w:r>
            <w:r>
              <w:rPr>
                <w:rStyle w:val="contentpasted1"/>
                <w:rFonts w:ascii="Times New Roman" w:hAnsi="Times New Roman" w:cs="Times New Roman"/>
                <w:color w:val="000000"/>
                <w:sz w:val="24"/>
                <w:szCs w:val="24"/>
                <w:bdr w:val="none" w:sz="0" w:space="0" w:color="auto" w:frame="1"/>
              </w:rPr>
              <w:fldChar w:fldCharType="begin"/>
            </w:r>
            <w:r>
              <w:rPr>
                <w:rStyle w:val="contentpasted1"/>
                <w:rFonts w:ascii="Times New Roman" w:hAnsi="Times New Roman" w:cs="Times New Roman"/>
                <w:color w:val="000000"/>
                <w:sz w:val="24"/>
                <w:szCs w:val="24"/>
                <w:bdr w:val="none" w:sz="0" w:space="0" w:color="auto" w:frame="1"/>
              </w:rPr>
              <w:instrText xml:space="preserve"> ADDIN ZOTERO_ITEM CSL_CITATION {"citationID":"DPTJ1hWR","properties":{"formattedCitation":"\\super 4\\nosupersub{}","plainCitation":"4","noteIndex":0},"citationItems":[{"id":10178,"uris":["http://zotero.org/groups/612700/items/FU5IVDVD"],"itemData":{"id":10178,"type":"article-journal","abstract":"BACKGROUND: Despite antibiotic stewardship programs existing in most acute care hospitals, there continues to be variation in appropriate antibiotic use. While existing research examines individual prescriber behavior, contextual reasons for variation are poorly understood.\nMETHODS: We conducted an explanatory, sequential mixed methods study of a purposeful sample of 7 hospitals with varying discharge antibiotic overuse. For each hospital, we conducted surveys, document analysis, and semi-structured interviews with antibiotic stewardship and clinical stakeholders. Data were analyzed separately and mixed during the interpretation phase, where each hospital was examined as a case, with findings organized across cases using a strengths, weaknesses, opportunities, and threats framework to identify factors accounting for differences in antibiotic overuse across hospitals.\nRESULTS: Surveys included 85 respondents. Interviews included 90 respondents (31 hospitalists, 33 clinical pharmacists, 14 stewardship leaders, 12 hospital leaders). On surveys, clinical pharmacists at hospitals with lower antibiotic overuse were more likely to report feeling: respected by hospitalist colleagues (p=0.001), considered valuable team members (p=0.001), comfortable recommending antibiotic changes (p=0.02). Based on mixed-methods analysis, hospitals with low antibiotic overuse had four distinguishing characteristics: a) robust knowledge of and access to antibiotic stewardship guidance, b) high quality clinical pharmacist-physician relationships, c) tools and infrastructure to support stewardship, and d) highly engaged Infectious Diseases physicians who advocated stewardship principles.\nCONCLUSION: This mixed-method study demonstrates the importance of organizational context for high performance in stewardship and suggests improving antimicrobial stewardship requires attention to knowledge, interactions, and relationships between clinical teams and infrastructure that supports stewardship and team interactions.","container-title":"Clinical Infectious Diseases: An Official Publication of the Infectious Diseases Society of America","DOI":"10.1093/cid/ciad743","ISSN":"1537-6591","journalAbbreviation":"Clin Infect Dis","language":"eng","note":"PMID: 38059532","page":"ciad743","source":"PubMed","title":"Excellence in Antibiotic Stewardship: A mixed methods study comparing High, Medium, and Low Performing Hospitals","title-short":"Excellence in Antibiotic Stewardship","author":[{"family":"Vaughn","given":"Valerie M."},{"family":"Krein","given":"Sarah L."},{"family":"Hersh","given":"Adam"},{"family":"Buckel","given":"Whitney R."},{"family":"White","given":"Andrea T."},{"family":"Horowitz","given":"Jennifer"},{"family":"Patel","given":"Payal K."},{"family":"Gandhi","given":"Tejal N."},{"family":"Petty","given":"Lindsay A."},{"family":"Spivak","given":"Emily S."},{"family":"Bernstein","given":"Steven J."},{"family":"Malani","given":"Anurag M."},{"family":"Johnson","given":"Leonard B."},{"family":"Neetz","given":"Robert A."},{"family":"Flanders","given":"Scott A."},{"family":"Galyean","given":"Patrick"},{"family":"Kimball","given":"Elisabeth"},{"family":"Bloomquist","given":"Kennedi"},{"family":"Zickmund","given":"Tobias"},{"family":"Zickmund","given":"Susan L."},{"family":"Szymczak","given":"Julia E."}],"issued":{"date-parts":[["2023",12,6]]}}}],"schema":"https://github.com/citation-style-language/schema/raw/master/csl-citation.json"} </w:instrText>
            </w:r>
            <w:r>
              <w:rPr>
                <w:rStyle w:val="contentpasted1"/>
                <w:rFonts w:ascii="Times New Roman" w:hAnsi="Times New Roman" w:cs="Times New Roman"/>
                <w:color w:val="000000"/>
                <w:sz w:val="24"/>
                <w:szCs w:val="24"/>
                <w:bdr w:val="none" w:sz="0" w:space="0" w:color="auto" w:frame="1"/>
              </w:rPr>
              <w:fldChar w:fldCharType="separate"/>
            </w:r>
            <w:r w:rsidRPr="008E37A8">
              <w:rPr>
                <w:rFonts w:ascii="Times New Roman" w:hAnsi="Times New Roman" w:cs="Times New Roman"/>
                <w:sz w:val="24"/>
                <w:vertAlign w:val="superscript"/>
              </w:rPr>
              <w:t>4</w:t>
            </w:r>
            <w:r>
              <w:rPr>
                <w:rStyle w:val="contentpasted1"/>
                <w:rFonts w:ascii="Times New Roman" w:hAnsi="Times New Roman" w:cs="Times New Roman"/>
                <w:color w:val="000000"/>
                <w:sz w:val="24"/>
                <w:szCs w:val="24"/>
                <w:bdr w:val="none" w:sz="0" w:space="0" w:color="auto" w:frame="1"/>
              </w:rPr>
              <w:fldChar w:fldCharType="end"/>
            </w:r>
          </w:p>
        </w:tc>
      </w:tr>
      <w:tr w:rsidR="00796B9E" w:rsidRPr="00BF5348" w14:paraId="6682BE80" w14:textId="77777777" w:rsidTr="002E3792">
        <w:trPr>
          <w:trHeight w:val="592"/>
        </w:trPr>
        <w:tc>
          <w:tcPr>
            <w:tcW w:w="1616" w:type="dxa"/>
            <w:vMerge/>
            <w:tcBorders>
              <w:left w:val="single" w:sz="8" w:space="0" w:color="auto"/>
              <w:bottom w:val="single" w:sz="4" w:space="0" w:color="auto"/>
              <w:right w:val="single" w:sz="8" w:space="0" w:color="auto"/>
            </w:tcBorders>
            <w:shd w:val="clear" w:color="auto" w:fill="FFFFFF" w:themeFill="background1"/>
            <w:tcMar>
              <w:top w:w="0" w:type="dxa"/>
              <w:left w:w="108" w:type="dxa"/>
              <w:bottom w:w="0" w:type="dxa"/>
              <w:right w:w="108" w:type="dxa"/>
            </w:tcMar>
          </w:tcPr>
          <w:p w14:paraId="0FE99BDA" w14:textId="77777777" w:rsidR="00796B9E" w:rsidRPr="00BF5348" w:rsidRDefault="00796B9E" w:rsidP="001101D7">
            <w:pPr>
              <w:spacing w:line="240" w:lineRule="auto"/>
              <w:rPr>
                <w:rFonts w:ascii="Times New Roman" w:hAnsi="Times New Roman" w:cs="Times New Roman"/>
                <w:color w:val="000000"/>
                <w:sz w:val="24"/>
                <w:szCs w:val="24"/>
              </w:rPr>
            </w:pPr>
          </w:p>
        </w:tc>
        <w:tc>
          <w:tcPr>
            <w:tcW w:w="8634" w:type="dxa"/>
            <w:gridSpan w:val="2"/>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524CC733" w14:textId="0FE46051" w:rsidR="00796B9E" w:rsidRPr="00BF5348" w:rsidRDefault="00796B9E" w:rsidP="00796B9E">
            <w:pPr>
              <w:spacing w:before="100" w:beforeAutospacing="1" w:after="100" w:afterAutospacing="1" w:line="240" w:lineRule="auto"/>
              <w:jc w:val="center"/>
              <w:rPr>
                <w:rStyle w:val="contentpasted1"/>
                <w:rFonts w:ascii="Times New Roman" w:hAnsi="Times New Roman" w:cs="Times New Roman"/>
                <w:color w:val="000000"/>
                <w:sz w:val="24"/>
                <w:szCs w:val="24"/>
                <w:bdr w:val="none" w:sz="0" w:space="0" w:color="auto" w:frame="1"/>
              </w:rPr>
            </w:pPr>
            <w:r w:rsidRPr="00796B9E">
              <w:rPr>
                <w:rStyle w:val="contentpasted1"/>
                <w:rFonts w:ascii="Times New Roman" w:hAnsi="Times New Roman" w:cs="Times New Roman"/>
                <w:b/>
                <w:bCs/>
                <w:sz w:val="24"/>
                <w:szCs w:val="24"/>
              </w:rPr>
              <w:t>Group decision making</w:t>
            </w:r>
          </w:p>
        </w:tc>
      </w:tr>
      <w:tr w:rsidR="007A0118" w:rsidRPr="00BF5348" w14:paraId="737FDFBB" w14:textId="77777777" w:rsidTr="002E3792">
        <w:trPr>
          <w:trHeight w:val="300"/>
        </w:trPr>
        <w:tc>
          <w:tcPr>
            <w:tcW w:w="1616" w:type="dxa"/>
            <w:vMerge/>
            <w:tcBorders>
              <w:left w:val="single" w:sz="8" w:space="0" w:color="auto"/>
              <w:bottom w:val="single" w:sz="4" w:space="0" w:color="auto"/>
              <w:right w:val="single" w:sz="8" w:space="0" w:color="auto"/>
            </w:tcBorders>
            <w:shd w:val="clear" w:color="auto" w:fill="FFFFFF" w:themeFill="background1"/>
            <w:tcMar>
              <w:top w:w="0" w:type="dxa"/>
              <w:left w:w="108" w:type="dxa"/>
              <w:bottom w:w="0" w:type="dxa"/>
              <w:right w:w="108" w:type="dxa"/>
            </w:tcMar>
            <w:hideMark/>
          </w:tcPr>
          <w:p w14:paraId="4BDE5DBD" w14:textId="1F51D934" w:rsidR="007A0118" w:rsidRPr="00BF5348" w:rsidRDefault="007A0118" w:rsidP="001101D7">
            <w:pPr>
              <w:spacing w:line="240" w:lineRule="auto"/>
              <w:rPr>
                <w:rFonts w:ascii="Times New Roman" w:hAnsi="Times New Roman" w:cs="Times New Roman"/>
                <w:color w:val="000000"/>
                <w:sz w:val="24"/>
                <w:szCs w:val="24"/>
              </w:rPr>
            </w:pPr>
          </w:p>
        </w:tc>
        <w:tc>
          <w:tcPr>
            <w:tcW w:w="4044"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hideMark/>
          </w:tcPr>
          <w:p w14:paraId="13B54FDF" w14:textId="77777777" w:rsidR="007D4C5E" w:rsidRPr="00BF5348" w:rsidRDefault="007D4C5E" w:rsidP="001101D7">
            <w:pPr>
              <w:spacing w:line="240" w:lineRule="auto"/>
              <w:rPr>
                <w:rFonts w:ascii="Times New Roman" w:hAnsi="Times New Roman" w:cs="Times New Roman"/>
                <w:color w:val="000000" w:themeColor="text1"/>
                <w:sz w:val="24"/>
                <w:szCs w:val="24"/>
              </w:rPr>
            </w:pPr>
          </w:p>
          <w:p w14:paraId="11F154C3" w14:textId="04C8AF64" w:rsidR="007A0118" w:rsidRPr="00BF5348" w:rsidRDefault="007A0118" w:rsidP="001101D7">
            <w:pPr>
              <w:spacing w:line="240" w:lineRule="auto"/>
              <w:rPr>
                <w:rFonts w:ascii="Times New Roman" w:hAnsi="Times New Roman" w:cs="Times New Roman"/>
                <w:color w:val="000000" w:themeColor="text1"/>
                <w:sz w:val="24"/>
                <w:szCs w:val="24"/>
              </w:rPr>
            </w:pPr>
            <w:r w:rsidRPr="00BF5348">
              <w:rPr>
                <w:rFonts w:ascii="Times New Roman" w:hAnsi="Times New Roman" w:cs="Times New Roman"/>
                <w:color w:val="000000" w:themeColor="text1"/>
                <w:sz w:val="24"/>
                <w:szCs w:val="24"/>
              </w:rPr>
              <w:t>“Physicians and non-physicians alike commented on the levelling effect of working together in the coalition, with more equitable participation and engagement among members, who grew more unified as a team. In one hospital, the coalition set a new tone for risk-taking and working on the ‘leading edge’, even if some ideas were not successful.”</w:t>
            </w:r>
            <w:r w:rsidR="009345C9" w:rsidRPr="00BF5348">
              <w:rPr>
                <w:rFonts w:ascii="Times New Roman" w:hAnsi="Times New Roman" w:cs="Times New Roman"/>
                <w:color w:val="000000" w:themeColor="text1"/>
                <w:sz w:val="24"/>
                <w:szCs w:val="24"/>
              </w:rPr>
              <w:fldChar w:fldCharType="begin"/>
            </w:r>
            <w:r w:rsidR="008E37A8">
              <w:rPr>
                <w:rFonts w:ascii="Times New Roman" w:hAnsi="Times New Roman" w:cs="Times New Roman"/>
                <w:color w:val="000000" w:themeColor="text1"/>
                <w:sz w:val="24"/>
                <w:szCs w:val="24"/>
              </w:rPr>
              <w:instrText xml:space="preserve"> ADDIN ZOTERO_ITEM CSL_CITATION {"citationID":"zFINm7fJ","properties":{"formattedCitation":"\\super 5\\nosupersub{}","plainCitation":"5","noteIndex":0},"citationItems":[{"id":4122,"uris":["http://zotero.org/groups/612700/items/99CXZ3N4"],"itemData":{"id":4122,"type":"article-journal","abstract":"BACKGROUND: Hospital organisational culture affects patient outcomes including mortality rates for patients with acute myocardial infarction; however, little is known about whether and how culture can be positively influenced.\nMETHODS: This is a 2-year, mixed-methods interventional study in 10 US hospitals to foster improvements in five domains of organisational culture: (1) learning environment, (2) senior management support, (3) psychological safety, (4) commitment to the organisation and (5) time for improvement. Outcomes were change in culture, uptake of five strategies associated with lower risk-standardised mortality rates (RSMR) and RSMR. Measures included a validated survey at baseline and at 12 and 24 months (n=223; average response rate 88%); in-depth interviews (n=393 interviews with 197 staff); and RSMR data from the Centers for Medicare and Medicaid Services.\nRESULTS: We observed significant changes (p&lt;0.05) in culture between baseline and 24 months in the full sample, particularly in learning environment (p&lt;0.001) and senior management support (p&lt;0.001). Qualitative data indicated substantial shifts in these domains as well as psychological safety. Six of the 10 hospitals achieved substantial improvements in culture, and four made less progress. The use of evidence-based strategies also increased significantly (per hospital average of 2.4 strategies at baseline to 3.9 strategies at 24 months; p&lt;0.05). The six hospitals that demonstrated substantial shifts in culture also experienced significantly greater reductions in RSMR than the four hospitals that did not shift culture (reduced RSMR by 1.07 percentage points vs 0.23 percentage points; p=0.03) between 2011-2014 and 2012-2015.\nCONCLUSIONS: Investing in strategies to foster an organisational culture that supports high performance may help hospitals in their efforts to improve clinical outcomes.","container-title":"BMJ quality &amp; safety","DOI":"10.1136/bmjqs-2017-006989","ISSN":"2044-5423","issue":"3","journalAbbreviation":"BMJ Qual Saf","language":"eng","note":"PMID: 29101292\nPMCID: PMC5867431","page":"207-217","source":"PubMed","title":"Influencing organisational culture to improve hospital performance in care of patients with acute myocardial infarction: a mixed-methods intervention study","title-short":"Influencing organisational culture to improve hospital performance in care of patients with acute myocardial infarction","volume":"27","author":[{"family":"Curry","given":"Leslie A."},{"family":"Brault","given":"Marie A."},{"family":"Linnander","given":"Erika L."},{"family":"McNatt","given":"Zahirah"},{"family":"Brewster","given":"Amanda L."},{"family":"Cherlin","given":"Emily"},{"family":"Flieger","given":"Signe Peterson"},{"family":"Ting","given":"Henry H."},{"family":"Bradley","given":"Elizabeth H."}],"issued":{"date-parts":[["2018",3]]}}}],"schema":"https://github.com/citation-style-language/schema/raw/master/csl-citation.json"} </w:instrText>
            </w:r>
            <w:r w:rsidR="009345C9" w:rsidRPr="00BF5348">
              <w:rPr>
                <w:rFonts w:ascii="Times New Roman" w:hAnsi="Times New Roman" w:cs="Times New Roman"/>
                <w:color w:val="000000" w:themeColor="text1"/>
                <w:sz w:val="24"/>
                <w:szCs w:val="24"/>
              </w:rPr>
              <w:fldChar w:fldCharType="separate"/>
            </w:r>
            <w:r w:rsidR="008E37A8" w:rsidRPr="008E37A8">
              <w:rPr>
                <w:rFonts w:ascii="Times New Roman" w:hAnsi="Times New Roman" w:cs="Times New Roman"/>
                <w:sz w:val="24"/>
                <w:vertAlign w:val="superscript"/>
              </w:rPr>
              <w:t>5</w:t>
            </w:r>
            <w:r w:rsidR="009345C9" w:rsidRPr="00BF5348">
              <w:rPr>
                <w:rFonts w:ascii="Times New Roman" w:hAnsi="Times New Roman" w:cs="Times New Roman"/>
                <w:color w:val="000000" w:themeColor="text1"/>
                <w:sz w:val="24"/>
                <w:szCs w:val="24"/>
              </w:rPr>
              <w:fldChar w:fldCharType="end"/>
            </w:r>
          </w:p>
          <w:p w14:paraId="78495AA0" w14:textId="3D890022" w:rsidR="007A0118" w:rsidRPr="00BF5348" w:rsidRDefault="007A0118" w:rsidP="001101D7">
            <w:pPr>
              <w:spacing w:line="240" w:lineRule="auto"/>
              <w:rPr>
                <w:rFonts w:ascii="Times New Roman" w:hAnsi="Times New Roman" w:cs="Times New Roman"/>
                <w:color w:val="000000" w:themeColor="text1"/>
                <w:sz w:val="24"/>
                <w:szCs w:val="24"/>
              </w:rPr>
            </w:pPr>
          </w:p>
          <w:p w14:paraId="0FF46758" w14:textId="4FC42620" w:rsidR="007A0118" w:rsidRPr="00BF5348" w:rsidRDefault="007A0118" w:rsidP="001101D7">
            <w:pPr>
              <w:spacing w:line="240" w:lineRule="auto"/>
              <w:rPr>
                <w:rFonts w:ascii="Times New Roman" w:hAnsi="Times New Roman" w:cs="Times New Roman"/>
                <w:color w:val="000000" w:themeColor="text1"/>
                <w:sz w:val="24"/>
                <w:szCs w:val="24"/>
              </w:rPr>
            </w:pPr>
            <w:r w:rsidRPr="00BF5348">
              <w:rPr>
                <w:rFonts w:ascii="Times New Roman" w:hAnsi="Times New Roman" w:cs="Times New Roman"/>
                <w:color w:val="000000" w:themeColor="text1"/>
                <w:sz w:val="24"/>
                <w:szCs w:val="24"/>
              </w:rPr>
              <w:t>“Our physician champion, has been much more willing to say, ‘I don’t know,’ and rely on other people, which is something that I don’t think he necessarily did a while back.”</w:t>
            </w:r>
            <w:r w:rsidR="00E214F7">
              <w:rPr>
                <w:rFonts w:ascii="Times New Roman" w:hAnsi="Times New Roman" w:cs="Times New Roman"/>
                <w:color w:val="000000" w:themeColor="text1"/>
                <w:sz w:val="24"/>
                <w:szCs w:val="24"/>
              </w:rPr>
              <w:fldChar w:fldCharType="begin"/>
            </w:r>
            <w:r w:rsidR="008E37A8">
              <w:rPr>
                <w:rFonts w:ascii="Times New Roman" w:hAnsi="Times New Roman" w:cs="Times New Roman"/>
                <w:color w:val="000000" w:themeColor="text1"/>
                <w:sz w:val="24"/>
                <w:szCs w:val="24"/>
              </w:rPr>
              <w:instrText xml:space="preserve"> ADDIN ZOTERO_ITEM CSL_CITATION {"citationID":"dst0hHrP","properties":{"formattedCitation":"\\super 5\\nosupersub{}","plainCitation":"5","noteIndex":0},"citationItems":[{"id":4122,"uris":["http://zotero.org/groups/612700/items/99CXZ3N4"],"itemData":{"id":4122,"type":"article-journal","abstract":"BACKGROUND: Hospital organisational culture affects patient outcomes including mortality rates for patients with acute myocardial infarction; however, little is known about whether and how culture can be positively influenced.\nMETHODS: This is a 2-year, mixed-methods interventional study in 10 US hospitals to foster improvements in five domains of organisational culture: (1) learning environment, (2) senior management support, (3) psychological safety, (4) commitment to the organisation and (5) time for improvement. Outcomes were change in culture, uptake of five strategies associated with lower risk-standardised mortality rates (RSMR) and RSMR. Measures included a validated survey at baseline and at 12 and 24 months (n=223; average response rate 88%); in-depth interviews (n=393 interviews with 197 staff); and RSMR data from the Centers for Medicare and Medicaid Services.\nRESULTS: We observed significant changes (p&lt;0.05) in culture between baseline and 24 months in the full sample, particularly in learning environment (p&lt;0.001) and senior management support (p&lt;0.001). Qualitative data indicated substantial shifts in these domains as well as psychological safety. Six of the 10 hospitals achieved substantial improvements in culture, and four made less progress. The use of evidence-based strategies also increased significantly (per hospital average of 2.4 strategies at baseline to 3.9 strategies at 24 months; p&lt;0.05). The six hospitals that demonstrated substantial shifts in culture also experienced significantly greater reductions in RSMR than the four hospitals that did not shift culture (reduced RSMR by 1.07 percentage points vs 0.23 percentage points; p=0.03) between 2011-2014 and 2012-2015.\nCONCLUSIONS: Investing in strategies to foster an organisational culture that supports high performance may help hospitals in their efforts to improve clinical outcomes.","container-title":"BMJ quality &amp; safety","DOI":"10.1136/bmjqs-2017-006989","ISSN":"2044-5423","issue":"3","journalAbbreviation":"BMJ Qual Saf","language":"eng","note":"PMID: 29101292\nPMCID: PMC5867431","page":"207-217","source":"PubMed","title":"Influencing organisational culture to improve hospital performance in care of patients with acute myocardial infarction: a mixed-methods intervention study","title-short":"Influencing organisational culture to improve hospital performance in care of patients with acute myocardial infarction","volume":"27","author":[{"family":"Curry","given":"Leslie A."},{"family":"Brault","given":"Marie A."},{"family":"Linnander","given":"Erika L."},{"family":"McNatt","given":"Zahirah"},{"family":"Brewster","given":"Amanda L."},{"family":"Cherlin","given":"Emily"},{"family":"Flieger","given":"Signe Peterson"},{"family":"Ting","given":"Henry H."},{"family":"Bradley","given":"Elizabeth H."}],"issued":{"date-parts":[["2018",3]]}}}],"schema":"https://github.com/citation-style-language/schema/raw/master/csl-citation.json"} </w:instrText>
            </w:r>
            <w:r w:rsidR="00E214F7">
              <w:rPr>
                <w:rFonts w:ascii="Times New Roman" w:hAnsi="Times New Roman" w:cs="Times New Roman"/>
                <w:color w:val="000000" w:themeColor="text1"/>
                <w:sz w:val="24"/>
                <w:szCs w:val="24"/>
              </w:rPr>
              <w:fldChar w:fldCharType="separate"/>
            </w:r>
            <w:r w:rsidR="008E37A8" w:rsidRPr="008E37A8">
              <w:rPr>
                <w:rFonts w:ascii="Times New Roman" w:hAnsi="Times New Roman" w:cs="Times New Roman"/>
                <w:sz w:val="24"/>
                <w:vertAlign w:val="superscript"/>
              </w:rPr>
              <w:t>5</w:t>
            </w:r>
            <w:r w:rsidR="00E214F7">
              <w:rPr>
                <w:rFonts w:ascii="Times New Roman" w:hAnsi="Times New Roman" w:cs="Times New Roman"/>
                <w:color w:val="000000" w:themeColor="text1"/>
                <w:sz w:val="24"/>
                <w:szCs w:val="24"/>
              </w:rPr>
              <w:fldChar w:fldCharType="end"/>
            </w:r>
          </w:p>
          <w:p w14:paraId="2CBEEC82" w14:textId="0891160B" w:rsidR="007A0118" w:rsidRPr="00BF5348" w:rsidRDefault="007A0118" w:rsidP="001101D7">
            <w:pPr>
              <w:spacing w:line="240" w:lineRule="auto"/>
              <w:rPr>
                <w:rStyle w:val="contentpasted1"/>
                <w:rFonts w:ascii="Times New Roman" w:hAnsi="Times New Roman" w:cs="Times New Roman"/>
                <w:color w:val="000000"/>
                <w:sz w:val="24"/>
                <w:szCs w:val="24"/>
              </w:rPr>
            </w:pPr>
          </w:p>
        </w:tc>
        <w:tc>
          <w:tcPr>
            <w:tcW w:w="4590"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hideMark/>
          </w:tcPr>
          <w:p w14:paraId="7F8AF6F4" w14:textId="07594767" w:rsidR="007A0118" w:rsidRPr="00BF5348" w:rsidRDefault="007A0118" w:rsidP="001101D7">
            <w:pPr>
              <w:spacing w:line="240" w:lineRule="auto"/>
              <w:rPr>
                <w:rStyle w:val="contentpasted1"/>
                <w:rFonts w:ascii="Times New Roman" w:hAnsi="Times New Roman" w:cs="Times New Roman"/>
                <w:color w:val="000000"/>
                <w:sz w:val="24"/>
                <w:szCs w:val="24"/>
                <w:bdr w:val="none" w:sz="0" w:space="0" w:color="auto" w:frame="1"/>
              </w:rPr>
            </w:pPr>
          </w:p>
          <w:p w14:paraId="1FDB6FC1" w14:textId="42415F81" w:rsidR="007A0118" w:rsidRPr="00BF5348" w:rsidRDefault="007A0118" w:rsidP="001101D7">
            <w:pPr>
              <w:spacing w:line="240" w:lineRule="auto"/>
              <w:rPr>
                <w:rFonts w:ascii="Times New Roman" w:hAnsi="Times New Roman" w:cs="Times New Roman"/>
                <w:color w:val="000000"/>
                <w:sz w:val="24"/>
                <w:szCs w:val="24"/>
              </w:rPr>
            </w:pPr>
            <w:r w:rsidRPr="00BF5348">
              <w:rPr>
                <w:rFonts w:ascii="Times New Roman" w:hAnsi="Times New Roman" w:cs="Times New Roman"/>
                <w:color w:val="000000" w:themeColor="text1"/>
                <w:sz w:val="24"/>
                <w:szCs w:val="24"/>
              </w:rPr>
              <w:t>“There is still this deference to authority…we tend to put our physicians up there…‘our physician said it should be, so it should be.’”</w:t>
            </w:r>
            <w:r w:rsidR="007C2EC2">
              <w:rPr>
                <w:rFonts w:ascii="Times New Roman" w:hAnsi="Times New Roman" w:cs="Times New Roman"/>
                <w:color w:val="000000" w:themeColor="text1"/>
                <w:sz w:val="24"/>
                <w:szCs w:val="24"/>
              </w:rPr>
              <w:fldChar w:fldCharType="begin"/>
            </w:r>
            <w:r w:rsidR="008E37A8">
              <w:rPr>
                <w:rFonts w:ascii="Times New Roman" w:hAnsi="Times New Roman" w:cs="Times New Roman"/>
                <w:color w:val="000000" w:themeColor="text1"/>
                <w:sz w:val="24"/>
                <w:szCs w:val="24"/>
              </w:rPr>
              <w:instrText xml:space="preserve"> ADDIN ZOTERO_ITEM CSL_CITATION {"citationID":"iAWgxogV","properties":{"formattedCitation":"\\super 5\\nosupersub{}","plainCitation":"5","noteIndex":0},"citationItems":[{"id":4122,"uris":["http://zotero.org/groups/612700/items/99CXZ3N4"],"itemData":{"id":4122,"type":"article-journal","abstract":"BACKGROUND: Hospital organisational culture affects patient outcomes including mortality rates for patients with acute myocardial infarction; however, little is known about whether and how culture can be positively influenced.\nMETHODS: This is a 2-year, mixed-methods interventional study in 10 US hospitals to foster improvements in five domains of organisational culture: (1) learning environment, (2) senior management support, (3) psychological safety, (4) commitment to the organisation and (5) time for improvement. Outcomes were change in culture, uptake of five strategies associated with lower risk-standardised mortality rates (RSMR) and RSMR. Measures included a validated survey at baseline and at 12 and 24 months (n=223; average response rate 88%); in-depth interviews (n=393 interviews with 197 staff); and RSMR data from the Centers for Medicare and Medicaid Services.\nRESULTS: We observed significant changes (p&lt;0.05) in culture between baseline and 24 months in the full sample, particularly in learning environment (p&lt;0.001) and senior management support (p&lt;0.001). Qualitative data indicated substantial shifts in these domains as well as psychological safety. Six of the 10 hospitals achieved substantial improvements in culture, and four made less progress. The use of evidence-based strategies also increased significantly (per hospital average of 2.4 strategies at baseline to 3.9 strategies at 24 months; p&lt;0.05). The six hospitals that demonstrated substantial shifts in culture also experienced significantly greater reductions in RSMR than the four hospitals that did not shift culture (reduced RSMR by 1.07 percentage points vs 0.23 percentage points; p=0.03) between 2011-2014 and 2012-2015.\nCONCLUSIONS: Investing in strategies to foster an organisational culture that supports high performance may help hospitals in their efforts to improve clinical outcomes.","container-title":"BMJ quality &amp; safety","DOI":"10.1136/bmjqs-2017-006989","ISSN":"2044-5423","issue":"3","journalAbbreviation":"BMJ Qual Saf","language":"eng","note":"PMID: 29101292\nPMCID: PMC5867431","page":"207-217","source":"PubMed","title":"Influencing organisational culture to improve hospital performance in care of patients with acute myocardial infarction: a mixed-methods intervention study","title-short":"Influencing organisational culture to improve hospital performance in care of patients with acute myocardial infarction","volume":"27","author":[{"family":"Curry","given":"Leslie A."},{"family":"Brault","given":"Marie A."},{"family":"Linnander","given":"Erika L."},{"family":"McNatt","given":"Zahirah"},{"family":"Brewster","given":"Amanda L."},{"family":"Cherlin","given":"Emily"},{"family":"Flieger","given":"Signe Peterson"},{"family":"Ting","given":"Henry H."},{"family":"Bradley","given":"Elizabeth H."}],"issued":{"date-parts":[["2018",3]]}}}],"schema":"https://github.com/citation-style-language/schema/raw/master/csl-citation.json"} </w:instrText>
            </w:r>
            <w:r w:rsidR="007C2EC2">
              <w:rPr>
                <w:rFonts w:ascii="Times New Roman" w:hAnsi="Times New Roman" w:cs="Times New Roman"/>
                <w:color w:val="000000" w:themeColor="text1"/>
                <w:sz w:val="24"/>
                <w:szCs w:val="24"/>
              </w:rPr>
              <w:fldChar w:fldCharType="separate"/>
            </w:r>
            <w:r w:rsidR="008E37A8" w:rsidRPr="008E37A8">
              <w:rPr>
                <w:rFonts w:ascii="Times New Roman" w:hAnsi="Times New Roman" w:cs="Times New Roman"/>
                <w:sz w:val="24"/>
                <w:vertAlign w:val="superscript"/>
              </w:rPr>
              <w:t>5</w:t>
            </w:r>
            <w:r w:rsidR="007C2EC2">
              <w:rPr>
                <w:rFonts w:ascii="Times New Roman" w:hAnsi="Times New Roman" w:cs="Times New Roman"/>
                <w:color w:val="000000" w:themeColor="text1"/>
                <w:sz w:val="24"/>
                <w:szCs w:val="24"/>
              </w:rPr>
              <w:fldChar w:fldCharType="end"/>
            </w:r>
            <w:r w:rsidRPr="00BF5348">
              <w:rPr>
                <w:rFonts w:ascii="Times New Roman" w:hAnsi="Times New Roman" w:cs="Times New Roman"/>
                <w:sz w:val="24"/>
                <w:szCs w:val="24"/>
              </w:rPr>
              <w:br/>
            </w:r>
          </w:p>
          <w:p w14:paraId="519C47EB" w14:textId="1B2FF953" w:rsidR="007A0118" w:rsidRPr="00BF5348" w:rsidRDefault="007A0118" w:rsidP="001101D7">
            <w:pPr>
              <w:spacing w:line="240" w:lineRule="auto"/>
              <w:rPr>
                <w:rFonts w:ascii="Times New Roman" w:hAnsi="Times New Roman" w:cs="Times New Roman"/>
                <w:color w:val="000000"/>
                <w:sz w:val="24"/>
                <w:szCs w:val="24"/>
              </w:rPr>
            </w:pPr>
            <w:r w:rsidRPr="00BF5348">
              <w:rPr>
                <w:rFonts w:ascii="Times New Roman" w:hAnsi="Times New Roman" w:cs="Times New Roman"/>
                <w:color w:val="000000" w:themeColor="text1"/>
                <w:sz w:val="24"/>
                <w:szCs w:val="24"/>
              </w:rPr>
              <w:t>“Opportunities for creativity were constrained by deference to hierarchical relationships; non-physician staff yielded too readily to physicians and physicians showed limited respect for diverse expertise.”</w:t>
            </w:r>
            <w:r w:rsidR="000F73CD">
              <w:rPr>
                <w:rFonts w:ascii="Times New Roman" w:hAnsi="Times New Roman" w:cs="Times New Roman"/>
                <w:color w:val="000000" w:themeColor="text1"/>
                <w:sz w:val="24"/>
                <w:szCs w:val="24"/>
              </w:rPr>
              <w:fldChar w:fldCharType="begin"/>
            </w:r>
            <w:r w:rsidR="008E37A8">
              <w:rPr>
                <w:rFonts w:ascii="Times New Roman" w:hAnsi="Times New Roman" w:cs="Times New Roman"/>
                <w:color w:val="000000" w:themeColor="text1"/>
                <w:sz w:val="24"/>
                <w:szCs w:val="24"/>
              </w:rPr>
              <w:instrText xml:space="preserve"> ADDIN ZOTERO_ITEM CSL_CITATION {"citationID":"FJC4rYAX","properties":{"formattedCitation":"\\super 5\\nosupersub{}","plainCitation":"5","noteIndex":0},"citationItems":[{"id":4122,"uris":["http://zotero.org/groups/612700/items/99CXZ3N4"],"itemData":{"id":4122,"type":"article-journal","abstract":"BACKGROUND: Hospital organisational culture affects patient outcomes including mortality rates for patients with acute myocardial infarction; however, little is known about whether and how culture can be positively influenced.\nMETHODS: This is a 2-year, mixed-methods interventional study in 10 US hospitals to foster improvements in five domains of organisational culture: (1) learning environment, (2) senior management support, (3) psychological safety, (4) commitment to the organisation and (5) time for improvement. Outcomes were change in culture, uptake of five strategies associated with lower risk-standardised mortality rates (RSMR) and RSMR. Measures included a validated survey at baseline and at 12 and 24 months (n=223; average response rate 88%); in-depth interviews (n=393 interviews with 197 staff); and RSMR data from the Centers for Medicare and Medicaid Services.\nRESULTS: We observed significant changes (p&lt;0.05) in culture between baseline and 24 months in the full sample, particularly in learning environment (p&lt;0.001) and senior management support (p&lt;0.001). Qualitative data indicated substantial shifts in these domains as well as psychological safety. Six of the 10 hospitals achieved substantial improvements in culture, and four made less progress. The use of evidence-based strategies also increased significantly (per hospital average of 2.4 strategies at baseline to 3.9 strategies at 24 months; p&lt;0.05). The six hospitals that demonstrated substantial shifts in culture also experienced significantly greater reductions in RSMR than the four hospitals that did not shift culture (reduced RSMR by 1.07 percentage points vs 0.23 percentage points; p=0.03) between 2011-2014 and 2012-2015.\nCONCLUSIONS: Investing in strategies to foster an organisational culture that supports high performance may help hospitals in their efforts to improve clinical outcomes.","container-title":"BMJ quality &amp; safety","DOI":"10.1136/bmjqs-2017-006989","ISSN":"2044-5423","issue":"3","journalAbbreviation":"BMJ Qual Saf","language":"eng","note":"PMID: 29101292\nPMCID: PMC5867431","page":"207-217","source":"PubMed","title":"Influencing organisational culture to improve hospital performance in care of patients with acute myocardial infarction: a mixed-methods intervention study","title-short":"Influencing organisational culture to improve hospital performance in care of patients with acute myocardial infarction","volume":"27","author":[{"family":"Curry","given":"Leslie A."},{"family":"Brault","given":"Marie A."},{"family":"Linnander","given":"Erika L."},{"family":"McNatt","given":"Zahirah"},{"family":"Brewster","given":"Amanda L."},{"family":"Cherlin","given":"Emily"},{"family":"Flieger","given":"Signe Peterson"},{"family":"Ting","given":"Henry H."},{"family":"Bradley","given":"Elizabeth H."}],"issued":{"date-parts":[["2018",3]]}}}],"schema":"https://github.com/citation-style-language/schema/raw/master/csl-citation.json"} </w:instrText>
            </w:r>
            <w:r w:rsidR="000F73CD">
              <w:rPr>
                <w:rFonts w:ascii="Times New Roman" w:hAnsi="Times New Roman" w:cs="Times New Roman"/>
                <w:color w:val="000000" w:themeColor="text1"/>
                <w:sz w:val="24"/>
                <w:szCs w:val="24"/>
              </w:rPr>
              <w:fldChar w:fldCharType="separate"/>
            </w:r>
            <w:r w:rsidR="008E37A8" w:rsidRPr="008E37A8">
              <w:rPr>
                <w:rFonts w:ascii="Times New Roman" w:hAnsi="Times New Roman" w:cs="Times New Roman"/>
                <w:sz w:val="24"/>
                <w:vertAlign w:val="superscript"/>
              </w:rPr>
              <w:t>5</w:t>
            </w:r>
            <w:r w:rsidR="000F73CD">
              <w:rPr>
                <w:rFonts w:ascii="Times New Roman" w:hAnsi="Times New Roman" w:cs="Times New Roman"/>
                <w:color w:val="000000" w:themeColor="text1"/>
                <w:sz w:val="24"/>
                <w:szCs w:val="24"/>
              </w:rPr>
              <w:fldChar w:fldCharType="end"/>
            </w:r>
          </w:p>
        </w:tc>
      </w:tr>
      <w:tr w:rsidR="00183F6E" w:rsidRPr="00BF5348" w14:paraId="34DEC505" w14:textId="77777777" w:rsidTr="002E3792">
        <w:trPr>
          <w:trHeight w:val="790"/>
        </w:trPr>
        <w:tc>
          <w:tcPr>
            <w:tcW w:w="1616" w:type="dxa"/>
            <w:vMerge w:val="restart"/>
            <w:tcBorders>
              <w:top w:val="single" w:sz="4" w:space="0" w:color="auto"/>
              <w:left w:val="single" w:sz="4" w:space="0" w:color="auto"/>
              <w:right w:val="single" w:sz="4" w:space="0" w:color="auto"/>
            </w:tcBorders>
            <w:shd w:val="clear" w:color="auto" w:fill="FFFFFF" w:themeFill="background1"/>
            <w:tcMar>
              <w:top w:w="0" w:type="dxa"/>
              <w:left w:w="108" w:type="dxa"/>
              <w:bottom w:w="0" w:type="dxa"/>
              <w:right w:w="108" w:type="dxa"/>
            </w:tcMar>
            <w:hideMark/>
          </w:tcPr>
          <w:p w14:paraId="0BB6EF37" w14:textId="77777777" w:rsidR="00183F6E" w:rsidRPr="00BF5348" w:rsidRDefault="00183F6E" w:rsidP="001101D7">
            <w:pPr>
              <w:spacing w:line="240" w:lineRule="auto"/>
              <w:rPr>
                <w:rStyle w:val="contentpasted1"/>
                <w:rFonts w:ascii="Times New Roman" w:hAnsi="Times New Roman" w:cs="Times New Roman"/>
                <w:b/>
                <w:bCs/>
                <w:color w:val="000000" w:themeColor="text1"/>
                <w:sz w:val="24"/>
                <w:szCs w:val="24"/>
              </w:rPr>
            </w:pPr>
            <w:r w:rsidRPr="00BF5348">
              <w:rPr>
                <w:rStyle w:val="contentpasted1"/>
                <w:rFonts w:ascii="Times New Roman" w:hAnsi="Times New Roman" w:cs="Times New Roman"/>
                <w:b/>
                <w:bCs/>
                <w:color w:val="000000"/>
                <w:sz w:val="24"/>
                <w:szCs w:val="24"/>
                <w:bdr w:val="none" w:sz="0" w:space="0" w:color="auto" w:frame="1"/>
              </w:rPr>
              <w:t>Clinical work</w:t>
            </w:r>
          </w:p>
        </w:tc>
        <w:tc>
          <w:tcPr>
            <w:tcW w:w="8634" w:type="dxa"/>
            <w:gridSpan w:val="2"/>
            <w:tcBorders>
              <w:top w:val="nil"/>
              <w:left w:val="single" w:sz="4" w:space="0" w:color="auto"/>
              <w:bottom w:val="single" w:sz="8" w:space="0" w:color="auto"/>
              <w:right w:val="single" w:sz="8" w:space="0" w:color="auto"/>
            </w:tcBorders>
            <w:shd w:val="clear" w:color="auto" w:fill="FFFFFF" w:themeFill="background1"/>
            <w:tcMar>
              <w:top w:w="0" w:type="dxa"/>
              <w:left w:w="108" w:type="dxa"/>
              <w:bottom w:w="0" w:type="dxa"/>
              <w:right w:w="108" w:type="dxa"/>
            </w:tcMar>
            <w:vAlign w:val="center"/>
            <w:hideMark/>
          </w:tcPr>
          <w:p w14:paraId="1F3E520F" w14:textId="0EBD808E" w:rsidR="00183F6E" w:rsidRPr="00183F6E" w:rsidRDefault="00183F6E" w:rsidP="00183F6E">
            <w:pPr>
              <w:spacing w:before="100" w:beforeAutospacing="1" w:after="100" w:afterAutospacing="1" w:line="240" w:lineRule="auto"/>
              <w:jc w:val="center"/>
              <w:rPr>
                <w:rStyle w:val="contentpasted1"/>
                <w:rFonts w:ascii="Times New Roman" w:eastAsia="Calibri" w:hAnsi="Times New Roman" w:cs="Times New Roman"/>
                <w:sz w:val="24"/>
                <w:szCs w:val="24"/>
              </w:rPr>
            </w:pPr>
            <w:r>
              <w:rPr>
                <w:rStyle w:val="contentpasted1"/>
                <w:rFonts w:ascii="Times New Roman" w:hAnsi="Times New Roman" w:cs="Times New Roman"/>
                <w:b/>
                <w:bCs/>
                <w:sz w:val="24"/>
                <w:szCs w:val="24"/>
              </w:rPr>
              <w:t>R</w:t>
            </w:r>
            <w:r>
              <w:rPr>
                <w:rStyle w:val="contentpasted1"/>
                <w:b/>
                <w:bCs/>
              </w:rPr>
              <w:t>eceptivity to clinical</w:t>
            </w:r>
            <w:r w:rsidRPr="00183F6E">
              <w:rPr>
                <w:rStyle w:val="contentpasted1"/>
                <w:rFonts w:ascii="Times New Roman" w:hAnsi="Times New Roman" w:cs="Times New Roman"/>
                <w:b/>
                <w:bCs/>
                <w:sz w:val="24"/>
                <w:szCs w:val="24"/>
              </w:rPr>
              <w:t xml:space="preserve"> suggestions</w:t>
            </w:r>
          </w:p>
        </w:tc>
      </w:tr>
      <w:tr w:rsidR="00183F6E" w:rsidRPr="00BF5348" w14:paraId="4AB2C5DE" w14:textId="77777777" w:rsidTr="002E3792">
        <w:trPr>
          <w:trHeight w:val="300"/>
        </w:trPr>
        <w:tc>
          <w:tcPr>
            <w:tcW w:w="1616" w:type="dxa"/>
            <w:vMerge/>
            <w:tcBorders>
              <w:left w:val="single" w:sz="4" w:space="0" w:color="auto"/>
              <w:right w:val="single" w:sz="4" w:space="0" w:color="auto"/>
            </w:tcBorders>
            <w:shd w:val="clear" w:color="auto" w:fill="FFFFFF" w:themeFill="background1"/>
            <w:tcMar>
              <w:top w:w="0" w:type="dxa"/>
              <w:left w:w="108" w:type="dxa"/>
              <w:bottom w:w="0" w:type="dxa"/>
              <w:right w:w="108" w:type="dxa"/>
            </w:tcMar>
          </w:tcPr>
          <w:p w14:paraId="5C232A34" w14:textId="77777777" w:rsidR="00183F6E" w:rsidRPr="00BF5348" w:rsidRDefault="00183F6E" w:rsidP="001101D7">
            <w:pPr>
              <w:spacing w:line="240" w:lineRule="auto"/>
              <w:rPr>
                <w:rStyle w:val="contentpasted1"/>
                <w:rFonts w:ascii="Times New Roman" w:hAnsi="Times New Roman" w:cs="Times New Roman"/>
                <w:b/>
                <w:bCs/>
                <w:color w:val="000000"/>
                <w:sz w:val="24"/>
                <w:szCs w:val="24"/>
                <w:bdr w:val="none" w:sz="0" w:space="0" w:color="auto" w:frame="1"/>
              </w:rPr>
            </w:pPr>
          </w:p>
        </w:tc>
        <w:tc>
          <w:tcPr>
            <w:tcW w:w="4044" w:type="dxa"/>
            <w:tcBorders>
              <w:top w:val="nil"/>
              <w:left w:val="single" w:sz="4" w:space="0" w:color="auto"/>
              <w:bottom w:val="single" w:sz="8" w:space="0" w:color="auto"/>
              <w:right w:val="single" w:sz="8" w:space="0" w:color="auto"/>
            </w:tcBorders>
            <w:shd w:val="clear" w:color="auto" w:fill="FFFFFF" w:themeFill="background1"/>
            <w:tcMar>
              <w:top w:w="0" w:type="dxa"/>
              <w:left w:w="108" w:type="dxa"/>
              <w:bottom w:w="0" w:type="dxa"/>
              <w:right w:w="108" w:type="dxa"/>
            </w:tcMar>
          </w:tcPr>
          <w:p w14:paraId="4C16E48E" w14:textId="51C06CC4" w:rsidR="00183F6E" w:rsidRPr="00BF5348" w:rsidRDefault="00183F6E" w:rsidP="001101D7">
            <w:pPr>
              <w:spacing w:line="240" w:lineRule="auto"/>
              <w:rPr>
                <w:rStyle w:val="contentpasted1"/>
                <w:rFonts w:ascii="Times New Roman" w:hAnsi="Times New Roman" w:cs="Times New Roman"/>
                <w:color w:val="000000"/>
                <w:sz w:val="24"/>
                <w:szCs w:val="24"/>
                <w:bdr w:val="none" w:sz="0" w:space="0" w:color="auto" w:frame="1"/>
              </w:rPr>
            </w:pPr>
            <w:r w:rsidRPr="00BF5348">
              <w:rPr>
                <w:rStyle w:val="contentpasted1"/>
                <w:rFonts w:ascii="Times New Roman" w:hAnsi="Times New Roman" w:cs="Times New Roman"/>
                <w:color w:val="000000"/>
                <w:sz w:val="24"/>
                <w:szCs w:val="24"/>
                <w:bdr w:val="none" w:sz="0" w:space="0" w:color="auto" w:frame="1"/>
              </w:rPr>
              <w:t>“…Nurses know that they are 100% supported, all the way up to the top of the organization, that they are empowered to call rapids regardless if they’re being told not to call a rapid [response]…”</w:t>
            </w:r>
            <w:r>
              <w:rPr>
                <w:rStyle w:val="contentpasted1"/>
                <w:rFonts w:ascii="Times New Roman" w:hAnsi="Times New Roman" w:cs="Times New Roman"/>
                <w:color w:val="000000"/>
                <w:sz w:val="24"/>
                <w:szCs w:val="24"/>
                <w:bdr w:val="none" w:sz="0" w:space="0" w:color="auto" w:frame="1"/>
              </w:rPr>
              <w:fldChar w:fldCharType="begin"/>
            </w:r>
            <w:r w:rsidR="008E37A8">
              <w:rPr>
                <w:rStyle w:val="contentpasted1"/>
                <w:rFonts w:ascii="Times New Roman" w:hAnsi="Times New Roman" w:cs="Times New Roman"/>
                <w:color w:val="000000"/>
                <w:sz w:val="24"/>
                <w:szCs w:val="24"/>
                <w:bdr w:val="none" w:sz="0" w:space="0" w:color="auto" w:frame="1"/>
              </w:rPr>
              <w:instrText xml:space="preserve"> ADDIN ZOTERO_ITEM CSL_CITATION {"citationID":"AXibtRME","properties":{"formattedCitation":"\\super 6\\nosupersub{}","plainCitation":"6","noteIndex":0},"citationItems":[{"id":5027,"uris":["http://zotero.org/groups/612700/items/HTYZIQBS"],"itemData":{"id":5027,"type":"article-journal","abstract":"IMPORTANCE: Rapid response teams (RRTs) are foundational to hospital response to deteriorating conditions of patients. However, little is known about differences in RRT organization and function across top-performing and non-top-performing hospitals for in-hospital cardiac arrest (IHCA) care.\nOBJECTIVE: To evaluate differences in design and implementation of RRTs at top-performing and non-top-performing sites for survival of IHCA, which is known to be associated with hospital performance on IHCA incidence.\nDESIGN, SETTING, AND PARTICIPANTS: A qualitative analysis was performed of data from semistructured interviews of 158 hospital staff members (nurses, physicians, administrators, and staff) during site visits to 9 hospitals participating in the Get With The Guidelines-Resuscitation program and consistently ranked in the top, middle, and bottom quartiles for IHCA survival during 2012-2014. Site visits were conducted from April 19, 2016, to July 27, 2017. Data analysis was completed in January 2019.\nMAIN OUTCOMES AND MEASURES: Semistructured in-depth interviews were performed and thematic analysis was conducted on strategies for IHCA prevention, including RRT roles and responsibilities.\nRESULTS: Of the 158 participants, 72 were nurses (45.6%), 27 physicians (17.1%), 27 clinical staff (17.1%), and 32 administrators (20.3%). Between 12 and 30 people at each hospital participated in interviews. Differences in RRTs at top-performing and non-top-performing sites were found in the following 4 domains: team design and composition, RRT engagement in surveillance of at-risk patients, empowerment of bedside nurses to activate the RRT, and collaboration with bedside nurses during and after a rapid response. At top-performing hospitals, RRTs were typically staffed with dedicated team members without competing clinical responsibilities, who provided expertise to bedside nurses in managing patients who were at risk for deterioration, and collaborated with nurses during and after a rapid response. Bedside nurses were empowered to activate RRTs based on their judgment and experience without fear of reprisal from physicians or hospital staff. In contrast, RRT members at non-top-performing hospitals had competing clinical responsibilities and were generally less engaged with bedside nurses. Nurses at non-top-performing hospitals reported concerns about potential consequences from activating the RRT.\nCONCLUSIONS AND RELEVANCE: This qualitative study's findings suggest that top-performing hospitals feature RRTs with dedicated staff without competing clinical responsibilities, that work collaboratively with bedside nurses, and that can be activated without fear of reprisal. These findings provide unique insights into RRTs at hospitals with better IHCA outcomes.","container-title":"JAMA internal medicine","DOI":"10.1001/jamainternmed.2019.2420","ISSN":"2168-6114","issue":"10","journalAbbreviation":"JAMA Intern Med","language":"eng","note":"PMID: 31355875\nPMCID: PMC6664378","page":"1398-1405","source":"PubMed","title":"Assessment of Rapid Response Teams at Top-Performing Hospitals for In-Hospital Cardiac Arrest","volume":"179","author":[{"family":"Dukes","given":"Kimberly"},{"family":"Bunch","given":"Jacinda L."},{"family":"Chan","given":"Paul S."},{"family":"Guetterman","given":"Timothy C."},{"family":"Lehrich","given":"Jessica L."},{"family":"Trumpower","given":"Brad"},{"family":"Harrod","given":"Molly"},{"family":"Krein","given":"Sarah L."},{"family":"Kellenberg","given":"Joan E."},{"family":"Reisinger","given":"Heather Schacht"},{"family":"Kronick","given":"Steven L."},{"family":"Iwashyna","given":"Theodore J."},{"family":"Nallamothu","given":"Brahmajee K."},{"family":"Girotra","given":"Saket"}],"issued":{"date-parts":[["2019",10,1]]}}}],"schema":"https://github.com/citation-style-language/schema/raw/master/csl-citation.json"} </w:instrText>
            </w:r>
            <w:r>
              <w:rPr>
                <w:rStyle w:val="contentpasted1"/>
                <w:rFonts w:ascii="Times New Roman" w:hAnsi="Times New Roman" w:cs="Times New Roman"/>
                <w:color w:val="000000"/>
                <w:sz w:val="24"/>
                <w:szCs w:val="24"/>
                <w:bdr w:val="none" w:sz="0" w:space="0" w:color="auto" w:frame="1"/>
              </w:rPr>
              <w:fldChar w:fldCharType="separate"/>
            </w:r>
            <w:r w:rsidR="008E37A8" w:rsidRPr="008E37A8">
              <w:rPr>
                <w:rFonts w:ascii="Times New Roman" w:hAnsi="Times New Roman" w:cs="Times New Roman"/>
                <w:sz w:val="24"/>
                <w:vertAlign w:val="superscript"/>
              </w:rPr>
              <w:t>6</w:t>
            </w:r>
            <w:r>
              <w:rPr>
                <w:rStyle w:val="contentpasted1"/>
                <w:rFonts w:ascii="Times New Roman" w:hAnsi="Times New Roman" w:cs="Times New Roman"/>
                <w:color w:val="000000"/>
                <w:sz w:val="24"/>
                <w:szCs w:val="24"/>
                <w:bdr w:val="none" w:sz="0" w:space="0" w:color="auto" w:frame="1"/>
              </w:rPr>
              <w:fldChar w:fldCharType="end"/>
            </w:r>
          </w:p>
        </w:tc>
        <w:tc>
          <w:tcPr>
            <w:tcW w:w="4590"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tcPr>
          <w:p w14:paraId="78C118D8" w14:textId="7498108B" w:rsidR="00183F6E" w:rsidRDefault="00183F6E" w:rsidP="00183F6E">
            <w:pPr>
              <w:spacing w:line="240" w:lineRule="auto"/>
              <w:rPr>
                <w:rStyle w:val="contentpasted1"/>
                <w:rFonts w:ascii="Times New Roman" w:hAnsi="Times New Roman" w:cs="Times New Roman"/>
                <w:color w:val="000000"/>
                <w:sz w:val="24"/>
                <w:szCs w:val="24"/>
                <w:bdr w:val="none" w:sz="0" w:space="0" w:color="auto" w:frame="1"/>
              </w:rPr>
            </w:pPr>
            <w:r w:rsidRPr="00BF5348">
              <w:rPr>
                <w:rStyle w:val="contentpasted1"/>
                <w:rFonts w:ascii="Times New Roman" w:hAnsi="Times New Roman" w:cs="Times New Roman"/>
                <w:color w:val="000000"/>
                <w:sz w:val="24"/>
                <w:szCs w:val="24"/>
                <w:bdr w:val="none" w:sz="0" w:space="0" w:color="auto" w:frame="1"/>
              </w:rPr>
              <w:t>“…A lot of them are afraid to call the physician. So sometimes the physician would be angry that they called a rapid response…”</w:t>
            </w:r>
            <w:r>
              <w:rPr>
                <w:rStyle w:val="contentpasted1"/>
                <w:rFonts w:ascii="Times New Roman" w:hAnsi="Times New Roman" w:cs="Times New Roman"/>
                <w:color w:val="000000"/>
                <w:sz w:val="24"/>
                <w:szCs w:val="24"/>
                <w:bdr w:val="none" w:sz="0" w:space="0" w:color="auto" w:frame="1"/>
              </w:rPr>
              <w:fldChar w:fldCharType="begin"/>
            </w:r>
            <w:r w:rsidR="008E37A8">
              <w:rPr>
                <w:rStyle w:val="contentpasted1"/>
                <w:rFonts w:ascii="Times New Roman" w:hAnsi="Times New Roman" w:cs="Times New Roman"/>
                <w:color w:val="000000"/>
                <w:sz w:val="24"/>
                <w:szCs w:val="24"/>
                <w:bdr w:val="none" w:sz="0" w:space="0" w:color="auto" w:frame="1"/>
              </w:rPr>
              <w:instrText xml:space="preserve"> ADDIN ZOTERO_ITEM CSL_CITATION {"citationID":"5lgK9lmm","properties":{"formattedCitation":"\\super 6\\nosupersub{}","plainCitation":"6","noteIndex":0},"citationItems":[{"id":5027,"uris":["http://zotero.org/groups/612700/items/HTYZIQBS"],"itemData":{"id":5027,"type":"article-journal","abstract":"IMPORTANCE: Rapid response teams (RRTs) are foundational to hospital response to deteriorating conditions of patients. However, little is known about differences in RRT organization and function across top-performing and non-top-performing hospitals for in-hospital cardiac arrest (IHCA) care.\nOBJECTIVE: To evaluate differences in design and implementation of RRTs at top-performing and non-top-performing sites for survival of IHCA, which is known to be associated with hospital performance on IHCA incidence.\nDESIGN, SETTING, AND PARTICIPANTS: A qualitative analysis was performed of data from semistructured interviews of 158 hospital staff members (nurses, physicians, administrators, and staff) during site visits to 9 hospitals participating in the Get With The Guidelines-Resuscitation program and consistently ranked in the top, middle, and bottom quartiles for IHCA survival during 2012-2014. Site visits were conducted from April 19, 2016, to July 27, 2017. Data analysis was completed in January 2019.\nMAIN OUTCOMES AND MEASURES: Semistructured in-depth interviews were performed and thematic analysis was conducted on strategies for IHCA prevention, including RRT roles and responsibilities.\nRESULTS: Of the 158 participants, 72 were nurses (45.6%), 27 physicians (17.1%), 27 clinical staff (17.1%), and 32 administrators (20.3%). Between 12 and 30 people at each hospital participated in interviews. Differences in RRTs at top-performing and non-top-performing sites were found in the following 4 domains: team design and composition, RRT engagement in surveillance of at-risk patients, empowerment of bedside nurses to activate the RRT, and collaboration with bedside nurses during and after a rapid response. At top-performing hospitals, RRTs were typically staffed with dedicated team members without competing clinical responsibilities, who provided expertise to bedside nurses in managing patients who were at risk for deterioration, and collaborated with nurses during and after a rapid response. Bedside nurses were empowered to activate RRTs based on their judgment and experience without fear of reprisal from physicians or hospital staff. In contrast, RRT members at non-top-performing hospitals had competing clinical responsibilities and were generally less engaged with bedside nurses. Nurses at non-top-performing hospitals reported concerns about potential consequences from activating the RRT.\nCONCLUSIONS AND RELEVANCE: This qualitative study's findings suggest that top-performing hospitals feature RRTs with dedicated staff without competing clinical responsibilities, that work collaboratively with bedside nurses, and that can be activated without fear of reprisal. These findings provide unique insights into RRTs at hospitals with better IHCA outcomes.","container-title":"JAMA internal medicine","DOI":"10.1001/jamainternmed.2019.2420","ISSN":"2168-6114","issue":"10","journalAbbreviation":"JAMA Intern Med","language":"eng","note":"PMID: 31355875\nPMCID: PMC6664378","page":"1398-1405","source":"PubMed","title":"Assessment of Rapid Response Teams at Top-Performing Hospitals for In-Hospital Cardiac Arrest","volume":"179","author":[{"family":"Dukes","given":"Kimberly"},{"family":"Bunch","given":"Jacinda L."},{"family":"Chan","given":"Paul S."},{"family":"Guetterman","given":"Timothy C."},{"family":"Lehrich","given":"Jessica L."},{"family":"Trumpower","given":"Brad"},{"family":"Harrod","given":"Molly"},{"family":"Krein","given":"Sarah L."},{"family":"Kellenberg","given":"Joan E."},{"family":"Reisinger","given":"Heather Schacht"},{"family":"Kronick","given":"Steven L."},{"family":"Iwashyna","given":"Theodore J."},{"family":"Nallamothu","given":"Brahmajee K."},{"family":"Girotra","given":"Saket"}],"issued":{"date-parts":[["2019",10,1]]}}}],"schema":"https://github.com/citation-style-language/schema/raw/master/csl-citation.json"} </w:instrText>
            </w:r>
            <w:r>
              <w:rPr>
                <w:rStyle w:val="contentpasted1"/>
                <w:rFonts w:ascii="Times New Roman" w:hAnsi="Times New Roman" w:cs="Times New Roman"/>
                <w:color w:val="000000"/>
                <w:sz w:val="24"/>
                <w:szCs w:val="24"/>
                <w:bdr w:val="none" w:sz="0" w:space="0" w:color="auto" w:frame="1"/>
              </w:rPr>
              <w:fldChar w:fldCharType="separate"/>
            </w:r>
            <w:r w:rsidR="008E37A8" w:rsidRPr="008E37A8">
              <w:rPr>
                <w:rFonts w:ascii="Times New Roman" w:hAnsi="Times New Roman" w:cs="Times New Roman"/>
                <w:sz w:val="24"/>
                <w:vertAlign w:val="superscript"/>
              </w:rPr>
              <w:t>6</w:t>
            </w:r>
            <w:r>
              <w:rPr>
                <w:rStyle w:val="contentpasted1"/>
                <w:rFonts w:ascii="Times New Roman" w:hAnsi="Times New Roman" w:cs="Times New Roman"/>
                <w:color w:val="000000"/>
                <w:sz w:val="24"/>
                <w:szCs w:val="24"/>
                <w:bdr w:val="none" w:sz="0" w:space="0" w:color="auto" w:frame="1"/>
              </w:rPr>
              <w:fldChar w:fldCharType="end"/>
            </w:r>
          </w:p>
          <w:p w14:paraId="22E309C9" w14:textId="2635DEE4" w:rsidR="00183F6E" w:rsidRDefault="00183F6E" w:rsidP="00183F6E">
            <w:pPr>
              <w:spacing w:line="240" w:lineRule="auto"/>
              <w:rPr>
                <w:rStyle w:val="contentpasted1"/>
                <w:rFonts w:ascii="Times New Roman" w:hAnsi="Times New Roman" w:cs="Times New Roman"/>
                <w:color w:val="000000"/>
                <w:sz w:val="24"/>
                <w:szCs w:val="24"/>
                <w:bdr w:val="none" w:sz="0" w:space="0" w:color="auto" w:frame="1"/>
              </w:rPr>
            </w:pPr>
            <w:r>
              <w:rPr>
                <w:rStyle w:val="contentpasted1"/>
                <w:rFonts w:ascii="Times New Roman" w:hAnsi="Times New Roman" w:cs="Times New Roman"/>
                <w:color w:val="000000"/>
                <w:sz w:val="24"/>
                <w:szCs w:val="24"/>
                <w:bdr w:val="none" w:sz="0" w:space="0" w:color="auto" w:frame="1"/>
              </w:rPr>
              <w:t>“</w:t>
            </w:r>
            <w:r w:rsidRPr="00183F6E">
              <w:rPr>
                <w:rStyle w:val="contentpasted1"/>
                <w:rFonts w:ascii="Times New Roman" w:hAnsi="Times New Roman" w:cs="Times New Roman"/>
                <w:color w:val="000000"/>
                <w:sz w:val="24"/>
                <w:szCs w:val="24"/>
                <w:bdr w:val="none" w:sz="0" w:space="0" w:color="auto" w:frame="1"/>
              </w:rPr>
              <w:t>Truthfully, I’m not going to lie. There are times where I see stuff that’s wrong and I’m just like,</w:t>
            </w:r>
            <w:r>
              <w:rPr>
                <w:rStyle w:val="contentpasted1"/>
                <w:rFonts w:ascii="Times New Roman" w:hAnsi="Times New Roman" w:cs="Times New Roman"/>
                <w:color w:val="000000"/>
                <w:sz w:val="24"/>
                <w:szCs w:val="24"/>
                <w:bdr w:val="none" w:sz="0" w:space="0" w:color="auto" w:frame="1"/>
              </w:rPr>
              <w:t xml:space="preserve"> </w:t>
            </w:r>
            <w:r w:rsidRPr="00183F6E">
              <w:rPr>
                <w:rStyle w:val="contentpasted1"/>
                <w:rFonts w:ascii="Times New Roman" w:hAnsi="Times New Roman" w:cs="Times New Roman"/>
                <w:color w:val="000000"/>
                <w:sz w:val="24"/>
                <w:szCs w:val="24"/>
                <w:bdr w:val="none" w:sz="0" w:space="0" w:color="auto" w:frame="1"/>
              </w:rPr>
              <w:t>forget it… if it’s not going to hurt anybody…if it was a couple of [antibiotic] days.”</w:t>
            </w:r>
            <w:r>
              <w:rPr>
                <w:rStyle w:val="contentpasted1"/>
                <w:rFonts w:ascii="Times New Roman" w:hAnsi="Times New Roman" w:cs="Times New Roman"/>
                <w:color w:val="000000"/>
                <w:sz w:val="24"/>
                <w:szCs w:val="24"/>
                <w:bdr w:val="none" w:sz="0" w:space="0" w:color="auto" w:frame="1"/>
              </w:rPr>
              <w:fldChar w:fldCharType="begin"/>
            </w:r>
            <w:r w:rsidR="008E37A8">
              <w:rPr>
                <w:rStyle w:val="contentpasted1"/>
                <w:rFonts w:ascii="Times New Roman" w:hAnsi="Times New Roman" w:cs="Times New Roman"/>
                <w:color w:val="000000"/>
                <w:sz w:val="24"/>
                <w:szCs w:val="24"/>
                <w:bdr w:val="none" w:sz="0" w:space="0" w:color="auto" w:frame="1"/>
              </w:rPr>
              <w:instrText xml:space="preserve"> ADDIN ZOTERO_ITEM CSL_CITATION {"citationID":"pOoiXjjM","properties":{"formattedCitation":"\\super 4\\nosupersub{}","plainCitation":"4","noteIndex":0},"citationItems":[{"id":10178,"uris":["http://zotero.org/groups/612700/items/FU5IVDVD"],"itemData":{"id":10178,"type":"article-journal","abstract":"BACKGROUND: Despite antibiotic stewardship programs existing in most acute care hospitals, there continues to be variation in appropriate antibiotic use. While existing research examines individual prescriber behavior, contextual reasons for variation are poorly understood.\nMETHODS: We conducted an explanatory, sequential mixed methods study of a purposeful sample of 7 hospitals with varying discharge antibiotic overuse. For each hospital, we conducted surveys, document analysis, and semi-structured interviews with antibiotic stewardship and clinical stakeholders. Data were analyzed separately and mixed during the interpretation phase, where each hospital was examined as a case, with findings organized across cases using a strengths, weaknesses, opportunities, and threats framework to identify factors accounting for differences in antibiotic overuse across hospitals.\nRESULTS: Surveys included 85 respondents. Interviews included 90 respondents (31 hospitalists, 33 clinical pharmacists, 14 stewardship leaders, 12 hospital leaders). On surveys, clinical pharmacists at hospitals with lower antibiotic overuse were more likely to report feeling: respected by hospitalist colleagues (p=0.001), considered valuable team members (p=0.001), comfortable recommending antibiotic changes (p=0.02). Based on mixed-methods analysis, hospitals with low antibiotic overuse had four distinguishing characteristics: a) robust knowledge of and access to antibiotic stewardship guidance, b) high quality clinical pharmacist-physician relationships, c) tools and infrastructure to support stewardship, and d) highly engaged Infectious Diseases physicians who advocated stewardship principles.\nCONCLUSION: This mixed-method study demonstrates the importance of organizational context for high performance in stewardship and suggests improving antimicrobial stewardship requires attention to knowledge, interactions, and relationships between clinical teams and infrastructure that supports stewardship and team interactions.","container-title":"Clinical Infectious Diseases: An Official Publication of the Infectious Diseases Society of America","DOI":"10.1093/cid/ciad743","ISSN":"1537-6591","journalAbbreviation":"Clin Infect Dis","language":"eng","note":"PMID: 38059532","page":"ciad743","source":"PubMed","title":"Excellence in Antibiotic Stewardship: A mixed methods study comparing High, Medium, and Low Performing Hospitals","title-short":"Excellence in Antibiotic Stewardship","author":[{"family":"Vaughn","given":"Valerie M."},{"family":"Krein","given":"Sarah L."},{"family":"Hersh","given":"Adam"},{"family":"Buckel","given":"Whitney R."},{"family":"White","given":"Andrea T."},{"family":"Horowitz","given":"Jennifer"},{"family":"Patel","given":"Payal K."},{"family":"Gandhi","given":"Tejal N."},{"family":"Petty","given":"Lindsay A."},{"family":"Spivak","given":"Emily S."},{"family":"Bernstein","given":"Steven J."},{"family":"Malani","given":"Anurag M."},{"family":"Johnson","given":"Leonard B."},{"family":"Neetz","given":"Robert A."},{"family":"Flanders","given":"Scott A."},{"family":"Galyean","given":"Patrick"},{"family":"Kimball","given":"Elisabeth"},{"family":"Bloomquist","given":"Kennedi"},{"family":"Zickmund","given":"Tobias"},{"family":"Zickmund","given":"Susan L."},{"family":"Szymczak","given":"Julia E."}],"issued":{"date-parts":[["2023",12,6]]}}}],"schema":"https://github.com/citation-style-language/schema/raw/master/csl-citation.json"} </w:instrText>
            </w:r>
            <w:r>
              <w:rPr>
                <w:rStyle w:val="contentpasted1"/>
                <w:rFonts w:ascii="Times New Roman" w:hAnsi="Times New Roman" w:cs="Times New Roman"/>
                <w:color w:val="000000"/>
                <w:sz w:val="24"/>
                <w:szCs w:val="24"/>
                <w:bdr w:val="none" w:sz="0" w:space="0" w:color="auto" w:frame="1"/>
              </w:rPr>
              <w:fldChar w:fldCharType="separate"/>
            </w:r>
            <w:r w:rsidR="008E37A8" w:rsidRPr="008E37A8">
              <w:rPr>
                <w:rFonts w:ascii="Times New Roman" w:hAnsi="Times New Roman" w:cs="Times New Roman"/>
                <w:sz w:val="24"/>
                <w:vertAlign w:val="superscript"/>
              </w:rPr>
              <w:t>4</w:t>
            </w:r>
            <w:r>
              <w:rPr>
                <w:rStyle w:val="contentpasted1"/>
                <w:rFonts w:ascii="Times New Roman" w:hAnsi="Times New Roman" w:cs="Times New Roman"/>
                <w:color w:val="000000"/>
                <w:sz w:val="24"/>
                <w:szCs w:val="24"/>
                <w:bdr w:val="none" w:sz="0" w:space="0" w:color="auto" w:frame="1"/>
              </w:rPr>
              <w:fldChar w:fldCharType="end"/>
            </w:r>
          </w:p>
          <w:p w14:paraId="3F58F3A2" w14:textId="4DA0083C" w:rsidR="008E37A8" w:rsidRPr="00BF5348" w:rsidRDefault="008E37A8" w:rsidP="008E37A8">
            <w:pPr>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Pr="008E37A8">
              <w:rPr>
                <w:rFonts w:ascii="Times New Roman" w:hAnsi="Times New Roman" w:cs="Times New Roman"/>
                <w:color w:val="000000" w:themeColor="text1"/>
                <w:sz w:val="24"/>
                <w:szCs w:val="24"/>
              </w:rPr>
              <w:t>You know…one of them when I call, gets very angry and seems quite put out that I am talking to</w:t>
            </w:r>
            <w:r>
              <w:rPr>
                <w:rFonts w:ascii="Times New Roman" w:hAnsi="Times New Roman" w:cs="Times New Roman"/>
                <w:color w:val="000000" w:themeColor="text1"/>
                <w:sz w:val="24"/>
                <w:szCs w:val="24"/>
              </w:rPr>
              <w:t xml:space="preserve"> </w:t>
            </w:r>
            <w:r w:rsidRPr="008E37A8">
              <w:rPr>
                <w:rFonts w:ascii="Times New Roman" w:hAnsi="Times New Roman" w:cs="Times New Roman"/>
                <w:color w:val="000000" w:themeColor="text1"/>
                <w:sz w:val="24"/>
                <w:szCs w:val="24"/>
              </w:rPr>
              <w:t>[them] in the first place.</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5PDOl8pj","properties":{"formattedCitation":"\\super 4\\nosupersub{}","plainCitation":"4","noteIndex":0},"citationItems":[{"id":10178,"uris":["http://zotero.org/groups/612700/items/FU5IVDVD"],"itemData":{"id":10178,"type":"article-journal","abstract":"BACKGROUND: Despite antibiotic stewardship programs existing in most acute care hospitals, there continues to be variation in appropriate antibiotic use. While existing research examines individual prescriber behavior, contextual reasons for variation are poorly understood.\nMETHODS: We conducted an explanatory, sequential mixed methods study of a purposeful sample of 7 hospitals with varying discharge antibiotic overuse. For each hospital, we conducted surveys, document analysis, and semi-structured interviews with antibiotic stewardship and clinical stakeholders. Data were analyzed separately and mixed during the interpretation phase, where each hospital was examined as a case, with findings organized across cases using a strengths, weaknesses, opportunities, and threats framework to identify factors accounting for differences in antibiotic overuse across hospitals.\nRESULTS: Surveys included 85 respondents. Interviews included 90 respondents (31 hospitalists, 33 clinical pharmacists, 14 stewardship leaders, 12 hospital leaders). On surveys, clinical pharmacists at hospitals with lower antibiotic overuse were more likely to report feeling: respected by hospitalist colleagues (p=0.001), considered valuable team members (p=0.001), comfortable recommending antibiotic changes (p=0.02). Based on mixed-methods analysis, hospitals with low antibiotic overuse had four distinguishing characteristics: a) robust knowledge of and access to antibiotic stewardship guidance, b) high quality clinical pharmacist-physician relationships, c) tools and infrastructure to support stewardship, and d) highly engaged Infectious Diseases physicians who advocated stewardship principles.\nCONCLUSION: This mixed-method study demonstrates the importance of organizational context for high performance in stewardship and suggests improving antimicrobial stewardship requires attention to knowledge, interactions, and relationships between clinical teams and infrastructure that supports stewardship and team interactions.","container-title":"Clinical Infectious Diseases: An Official Publication of the Infectious Diseases Society of America","DOI":"10.1093/cid/ciad743","ISSN":"1537-6591","journalAbbreviation":"Clin Infect Dis","language":"eng","note":"PMID: 38059532","page":"ciad743","source":"PubMed","title":"Excellence in Antibiotic Stewardship: A mixed methods study comparing High, Medium, and Low Performing Hospitals","title-short":"Excellence in Antibiotic Stewardship","author":[{"family":"Vaughn","given":"Valerie M."},{"family":"Krein","given":"Sarah L."},{"family":"Hersh","given":"Adam"},{"family":"Buckel","given":"Whitney R."},{"family":"White","given":"Andrea T."},{"family":"Horowitz","given":"Jennifer"},{"family":"Patel","given":"Payal K."},{"family":"Gandhi","given":"Tejal N."},{"family":"Petty","given":"Lindsay A."},{"family":"Spivak","given":"Emily S."},{"family":"Bernstein","given":"Steven J."},{"family":"Malani","given":"Anurag M."},{"family":"Johnson","given":"Leonard B."},{"family":"Neetz","given":"Robert A."},{"family":"Flanders","given":"Scott A."},{"family":"Galyean","given":"Patrick"},{"family":"Kimball","given":"Elisabeth"},{"family":"Bloomquist","given":"Kennedi"},{"family":"Zickmund","given":"Tobias"},{"family":"Zickmund","given":"Susan L."},{"family":"Szymczak","given":"Julia E."}],"issued":{"date-parts":[["2023",12,6]]}}}],"schema":"https://github.com/citation-style-language/schema/raw/master/csl-citation.json"} </w:instrText>
            </w:r>
            <w:r>
              <w:rPr>
                <w:rFonts w:ascii="Times New Roman" w:hAnsi="Times New Roman" w:cs="Times New Roman"/>
                <w:color w:val="000000" w:themeColor="text1"/>
                <w:sz w:val="24"/>
                <w:szCs w:val="24"/>
              </w:rPr>
              <w:fldChar w:fldCharType="separate"/>
            </w:r>
            <w:r w:rsidRPr="008E37A8">
              <w:rPr>
                <w:rFonts w:ascii="Times New Roman" w:hAnsi="Times New Roman" w:cs="Times New Roman"/>
                <w:sz w:val="24"/>
                <w:vertAlign w:val="superscript"/>
              </w:rPr>
              <w:t>4</w:t>
            </w:r>
            <w:r>
              <w:rPr>
                <w:rFonts w:ascii="Times New Roman" w:hAnsi="Times New Roman" w:cs="Times New Roman"/>
                <w:color w:val="000000" w:themeColor="text1"/>
                <w:sz w:val="24"/>
                <w:szCs w:val="24"/>
              </w:rPr>
              <w:fldChar w:fldCharType="end"/>
            </w:r>
          </w:p>
          <w:p w14:paraId="254B095C" w14:textId="7AFB2C79" w:rsidR="00183F6E" w:rsidRPr="00BF5348" w:rsidRDefault="00183F6E" w:rsidP="00183F6E">
            <w:pPr>
              <w:spacing w:line="240" w:lineRule="auto"/>
              <w:rPr>
                <w:rStyle w:val="contentpasted1"/>
                <w:rFonts w:ascii="Times New Roman" w:hAnsi="Times New Roman" w:cs="Times New Roman"/>
                <w:color w:val="000000"/>
                <w:sz w:val="24"/>
                <w:szCs w:val="24"/>
                <w:bdr w:val="none" w:sz="0" w:space="0" w:color="auto" w:frame="1"/>
              </w:rPr>
            </w:pPr>
            <w:r w:rsidRPr="00BF5348">
              <w:rPr>
                <w:rFonts w:ascii="Times New Roman" w:eastAsia="Calibri" w:hAnsi="Times New Roman" w:cs="Times New Roman"/>
                <w:color w:val="000000" w:themeColor="text1"/>
                <w:sz w:val="24"/>
                <w:szCs w:val="24"/>
              </w:rPr>
              <w:t>“I gave you orders, and what are you calling me again for?”</w:t>
            </w:r>
            <w:r>
              <w:rPr>
                <w:rFonts w:ascii="Times New Roman" w:eastAsia="Calibri" w:hAnsi="Times New Roman" w:cs="Times New Roman"/>
                <w:color w:val="000000" w:themeColor="text1"/>
                <w:sz w:val="24"/>
                <w:szCs w:val="24"/>
              </w:rPr>
              <w:fldChar w:fldCharType="begin"/>
            </w:r>
            <w:r>
              <w:rPr>
                <w:rFonts w:ascii="Times New Roman" w:eastAsia="Calibri" w:hAnsi="Times New Roman" w:cs="Times New Roman"/>
                <w:color w:val="000000" w:themeColor="text1"/>
                <w:sz w:val="24"/>
                <w:szCs w:val="24"/>
              </w:rPr>
              <w:instrText xml:space="preserve"> ADDIN ZOTERO_ITEM CSL_CITATION {"citationID":"QwyRBZdZ","properties":{"formattedCitation":"\\super 1\\nosupersub{}","plainCitation":"1","noteIndex":0},"citationItems":[{"id":1035,"uris":["http://zotero.org/users/500/items/2CSL8UA5"],"itemData":{"id":1035,"type":"article-journal","abstract":"BACKGROUND: Mortality rates for patients with acute myocardial infarction (AMI) vary substantially across hospitals, even when adjusted for patient severity; however, little is known about hospital factors that may influence this variation.\nOBJECTIVE: To identify factors that may be related to better performance in AMI care, as measured by risk-standardized mortality rates.\nDESIGN: Qualitative study that used site visits and in-depth interviews.\nSETTING: Eleven U.S. hospitals that ranked in either the top or the bottom 5% in risk-standardized mortality rates for 2 recent years of data from the Centers for Medicare &amp; Medicaid Services (2005 to 2006 and 2006 to 2007), with diversity among hospitals in key characteristics.\nPARTICIPANTS: 158 members of hospital staff, all of whom were involved with AMI care at the 11 hospitals.\nMEASUREMENTS: Site visits and in-depth interviews conducted with hospital staff during 2009. A multidisciplinary team performed analyses by using the constant comparative method.\nRESULTS: Hospitals in the high-performing and low-performing groups differed substantially in the domains of organizational values and goals, senior management involvement, broad staff presence and expertise in AMI care, communication and coordination among groups, and problem solving and learning. Participants described diverse protocols or processes for AMI care (such as rapid response teams, clinical guidelines, use of hospitalists, and medication reconciliation); however, these did not systematically differentiate high-performing from low-performing hospitals.\nLIMITATION: The qualitative design informed the generation of hypotheses, and statistical associations could not be assessed.\nCONCLUSION: High-performing hospitals were characterized by an organizational culture that supported efforts to improve AMI care across the hospital. Evidence-based protocols and processes, although important, may not be sufficient for achieving high hospital performance in care for patients with AMI.\nPRIMARY FUNDING SOURCE: Agency for Healthcare Research and Quality, United Health Foundation, and the Commonwealth Fund.","container-title":"Annals of Internal Medicine","DOI":"10.7326/0003-4819-154-6-201103150-00003","ISSN":"1539-3704","issue":"6","journalAbbreviation":"Ann Intern Med","language":"eng","note":"PMID: 21403074\nPMCID: PMC4735872","page":"384-390","source":"PubMed","title":"What distinguishes top-performing hospitals in acute myocardial infarction mortality rates? A qualitative study","title-short":"What distinguishes top-performing hospitals in acute myocardial infarction mortality rates?","volume":"154","author":[{"family":"Curry","given":"Leslie A."},{"family":"Spatz","given":"Erica"},{"family":"Cherlin","given":"Emily"},{"family":"Thompson","given":"Jennifer W."},{"family":"Berg","given":"David"},{"family":"Ting","given":"Henry H."},{"family":"Decker","given":"Carole"},{"family":"Krumholz","given":"Harlan M."},{"family":"Bradley","given":"Elizabeth H."}],"issued":{"date-parts":[["2011",3,15]]}}}],"schema":"https://github.com/citation-style-language/schema/raw/master/csl-citation.json"} </w:instrText>
            </w:r>
            <w:r>
              <w:rPr>
                <w:rFonts w:ascii="Times New Roman" w:eastAsia="Calibri" w:hAnsi="Times New Roman" w:cs="Times New Roman"/>
                <w:color w:val="000000" w:themeColor="text1"/>
                <w:sz w:val="24"/>
                <w:szCs w:val="24"/>
              </w:rPr>
              <w:fldChar w:fldCharType="separate"/>
            </w:r>
            <w:r w:rsidRPr="001D07A5">
              <w:rPr>
                <w:rFonts w:ascii="Times New Roman" w:hAnsi="Times New Roman" w:cs="Times New Roman"/>
                <w:sz w:val="24"/>
                <w:szCs w:val="24"/>
                <w:vertAlign w:val="superscript"/>
              </w:rPr>
              <w:t>1</w:t>
            </w:r>
            <w:r>
              <w:rPr>
                <w:rFonts w:ascii="Times New Roman" w:eastAsia="Calibri" w:hAnsi="Times New Roman" w:cs="Times New Roman"/>
                <w:color w:val="000000" w:themeColor="text1"/>
                <w:sz w:val="24"/>
                <w:szCs w:val="24"/>
              </w:rPr>
              <w:fldChar w:fldCharType="end"/>
            </w:r>
          </w:p>
        </w:tc>
      </w:tr>
      <w:tr w:rsidR="00183F6E" w:rsidRPr="00BF5348" w14:paraId="301B6C24" w14:textId="77777777" w:rsidTr="002E3792">
        <w:trPr>
          <w:trHeight w:val="792"/>
        </w:trPr>
        <w:tc>
          <w:tcPr>
            <w:tcW w:w="1616" w:type="dxa"/>
            <w:vMerge/>
            <w:tcBorders>
              <w:left w:val="single" w:sz="4" w:space="0" w:color="auto"/>
              <w:right w:val="single" w:sz="4" w:space="0" w:color="auto"/>
            </w:tcBorders>
            <w:shd w:val="clear" w:color="auto" w:fill="FFFFFF" w:themeFill="background1"/>
            <w:tcMar>
              <w:top w:w="0" w:type="dxa"/>
              <w:left w:w="108" w:type="dxa"/>
              <w:bottom w:w="0" w:type="dxa"/>
              <w:right w:w="108" w:type="dxa"/>
            </w:tcMar>
          </w:tcPr>
          <w:p w14:paraId="693EC34B" w14:textId="77777777" w:rsidR="00183F6E" w:rsidRPr="00BF5348" w:rsidRDefault="00183F6E" w:rsidP="001101D7">
            <w:pPr>
              <w:spacing w:line="240" w:lineRule="auto"/>
              <w:rPr>
                <w:rStyle w:val="contentpasted1"/>
                <w:rFonts w:ascii="Times New Roman" w:hAnsi="Times New Roman" w:cs="Times New Roman"/>
                <w:b/>
                <w:bCs/>
                <w:color w:val="000000"/>
                <w:sz w:val="24"/>
                <w:szCs w:val="24"/>
                <w:bdr w:val="none" w:sz="0" w:space="0" w:color="auto" w:frame="1"/>
              </w:rPr>
            </w:pPr>
          </w:p>
        </w:tc>
        <w:tc>
          <w:tcPr>
            <w:tcW w:w="8634" w:type="dxa"/>
            <w:gridSpan w:val="2"/>
            <w:tcBorders>
              <w:top w:val="nil"/>
              <w:left w:val="single" w:sz="4" w:space="0" w:color="auto"/>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7D869BFE" w14:textId="4A228FE3" w:rsidR="00183F6E" w:rsidRPr="00183F6E" w:rsidRDefault="00183F6E" w:rsidP="00183F6E">
            <w:pPr>
              <w:spacing w:before="100" w:beforeAutospacing="1" w:after="100" w:afterAutospacing="1" w:line="240" w:lineRule="auto"/>
              <w:jc w:val="center"/>
              <w:rPr>
                <w:rStyle w:val="contentpasted1"/>
                <w:b/>
                <w:bCs/>
              </w:rPr>
            </w:pPr>
            <w:r w:rsidRPr="00183F6E">
              <w:rPr>
                <w:rStyle w:val="contentpasted1"/>
                <w:b/>
                <w:bCs/>
              </w:rPr>
              <w:t>Collaboration on clinical care</w:t>
            </w:r>
          </w:p>
        </w:tc>
      </w:tr>
      <w:tr w:rsidR="00183F6E" w:rsidRPr="00BF5348" w14:paraId="6F1CDA83" w14:textId="77777777" w:rsidTr="002E3792">
        <w:trPr>
          <w:trHeight w:val="300"/>
        </w:trPr>
        <w:tc>
          <w:tcPr>
            <w:tcW w:w="1616" w:type="dxa"/>
            <w:vMerge/>
            <w:tcBorders>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3CDD5C07" w14:textId="77777777" w:rsidR="00183F6E" w:rsidRPr="00BF5348" w:rsidRDefault="00183F6E" w:rsidP="001101D7">
            <w:pPr>
              <w:spacing w:line="240" w:lineRule="auto"/>
              <w:rPr>
                <w:rStyle w:val="contentpasted1"/>
                <w:rFonts w:ascii="Times New Roman" w:hAnsi="Times New Roman" w:cs="Times New Roman"/>
                <w:b/>
                <w:bCs/>
                <w:color w:val="000000"/>
                <w:sz w:val="24"/>
                <w:szCs w:val="24"/>
                <w:bdr w:val="none" w:sz="0" w:space="0" w:color="auto" w:frame="1"/>
              </w:rPr>
            </w:pPr>
          </w:p>
        </w:tc>
        <w:tc>
          <w:tcPr>
            <w:tcW w:w="4044" w:type="dxa"/>
            <w:tcBorders>
              <w:top w:val="nil"/>
              <w:left w:val="single" w:sz="4" w:space="0" w:color="auto"/>
              <w:bottom w:val="single" w:sz="8" w:space="0" w:color="auto"/>
              <w:right w:val="single" w:sz="8" w:space="0" w:color="auto"/>
            </w:tcBorders>
            <w:shd w:val="clear" w:color="auto" w:fill="FFFFFF" w:themeFill="background1"/>
            <w:tcMar>
              <w:top w:w="0" w:type="dxa"/>
              <w:left w:w="108" w:type="dxa"/>
              <w:bottom w:w="0" w:type="dxa"/>
              <w:right w:w="108" w:type="dxa"/>
            </w:tcMar>
          </w:tcPr>
          <w:p w14:paraId="13204593" w14:textId="55C15AF6" w:rsidR="00183F6E" w:rsidRPr="00BF5348" w:rsidRDefault="00183F6E" w:rsidP="001101D7">
            <w:pPr>
              <w:spacing w:line="240" w:lineRule="auto"/>
              <w:rPr>
                <w:rStyle w:val="contentpasted1"/>
                <w:rFonts w:ascii="Times New Roman" w:hAnsi="Times New Roman" w:cs="Times New Roman"/>
                <w:color w:val="000000"/>
                <w:sz w:val="24"/>
                <w:szCs w:val="24"/>
                <w:bdr w:val="none" w:sz="0" w:space="0" w:color="auto" w:frame="1"/>
              </w:rPr>
            </w:pPr>
            <w:r w:rsidRPr="00BF5348">
              <w:rPr>
                <w:rFonts w:ascii="Times New Roman" w:eastAsia="Calibri" w:hAnsi="Times New Roman" w:cs="Times New Roman"/>
                <w:color w:val="000000" w:themeColor="text1"/>
                <w:sz w:val="24"/>
                <w:szCs w:val="24"/>
              </w:rPr>
              <w:t>“Clinicians frequently discuss difficult cases to solicit the opinions and insights of their colleagues.”</w:t>
            </w:r>
            <w:r>
              <w:rPr>
                <w:rFonts w:ascii="Times New Roman" w:eastAsia="Calibri" w:hAnsi="Times New Roman" w:cs="Times New Roman"/>
                <w:color w:val="000000" w:themeColor="text1"/>
                <w:sz w:val="24"/>
                <w:szCs w:val="24"/>
              </w:rPr>
              <w:fldChar w:fldCharType="begin"/>
            </w:r>
            <w:r w:rsidR="008E37A8">
              <w:rPr>
                <w:rFonts w:ascii="Times New Roman" w:eastAsia="Calibri" w:hAnsi="Times New Roman" w:cs="Times New Roman"/>
                <w:color w:val="000000" w:themeColor="text1"/>
                <w:sz w:val="24"/>
                <w:szCs w:val="24"/>
              </w:rPr>
              <w:instrText xml:space="preserve"> ADDIN ZOTERO_ITEM CSL_CITATION {"citationID":"dB49KHzc","properties":{"formattedCitation":"\\super 7\\nosupersub{}","plainCitation":"7","noteIndex":0},"citationItems":[{"id":4201,"uris":["http://zotero.org/groups/612700/items/VZXXMYAJ"],"itemData":{"id":4201,"type":"article-journal","abstract":"OBJECTIVE: Anticoagulation clinics (ACCs) can improve anticoagulation control and prevent adverse events. However, ACCs vary widely in their performance on anticoagulation control. Our objective was to compare the organization and management of top-performing with that of bottom-performing ACCs.\nDATA SOURCES/STUDY SETTING: Three high outlier and three low outlier ACCs in the Veterans Health Administration (VA).\nSTUDY DESIGN: Site visits with qualitative data collection and analysis.\nDATA COLLECTION/EXTRACTION METHODS: We conducted semi-structured interviews with ACC staff regarding work flow, staffing, organization, and quality assurance efforts. We also observed ACC operations and collected documents, such as the clinic protocol. We used grounded thematic analysis to examine site-level factors associated with high and low outlier status.\nPRINCIPAL FINDINGS: High outlier sites were characterized by (1) adequate (pharmacist) staffing and effective use of (nonpharmacist) support personnel; (2) innovation to standardize clinical practice around evidence-based guidelines; (3) the presence of a quality champion for the ACC; (4) higher staff qualifications; (5) a climate of ongoing group learning; and (6) internal efforts to measure performance. Although high outliers had all of these features, no low outlier had more than two of them.\nCONCLUSIONS: The top-performing ACCs in the VA system shared six relatively recognizable characteristics. Efforts to improve performance should focus on these domains.","container-title":"Health Services Research","DOI":"10.1111/j.1475-6773.2011.01377.x","ISSN":"1475-6773","issue":"4","journalAbbreviation":"Health Serv Res","language":"eng","note":"PMID: 22299722\nPMCID: PMC3401398","page":"1541-1560","source":"PubMed","title":"Organizational characteristics of high- and low-performing anticoagulation clinics in the Veterans Health Administration","volume":"47","author":[{"family":"Rose","given":"Adam J."},{"family":"Petrakis","given":"Beth Ann"},{"family":"Callahan","given":"Patricia"},{"family":"Mambourg","given":"Scott"},{"family":"Patel","given":"Dimple"},{"family":"Hylek","given":"Elaine M."},{"family":"Bokhour","given":"Barbara G."}],"issued":{"date-parts":[["2012",8]]}}}],"schema":"https://github.com/citation-style-language/schema/raw/master/csl-citation.json"} </w:instrText>
            </w:r>
            <w:r>
              <w:rPr>
                <w:rFonts w:ascii="Times New Roman" w:eastAsia="Calibri" w:hAnsi="Times New Roman" w:cs="Times New Roman"/>
                <w:color w:val="000000" w:themeColor="text1"/>
                <w:sz w:val="24"/>
                <w:szCs w:val="24"/>
              </w:rPr>
              <w:fldChar w:fldCharType="separate"/>
            </w:r>
            <w:r w:rsidR="008E37A8" w:rsidRPr="008E37A8">
              <w:rPr>
                <w:rFonts w:ascii="Times New Roman" w:hAnsi="Times New Roman" w:cs="Times New Roman"/>
                <w:sz w:val="24"/>
                <w:vertAlign w:val="superscript"/>
              </w:rPr>
              <w:t>7</w:t>
            </w:r>
            <w:r>
              <w:rPr>
                <w:rFonts w:ascii="Times New Roman" w:eastAsia="Calibri" w:hAnsi="Times New Roman" w:cs="Times New Roman"/>
                <w:color w:val="000000" w:themeColor="text1"/>
                <w:sz w:val="24"/>
                <w:szCs w:val="24"/>
              </w:rPr>
              <w:fldChar w:fldCharType="end"/>
            </w:r>
          </w:p>
        </w:tc>
        <w:tc>
          <w:tcPr>
            <w:tcW w:w="4590"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tcPr>
          <w:p w14:paraId="5819C163" w14:textId="6EC0073C" w:rsidR="00183F6E" w:rsidRPr="008E37A8" w:rsidRDefault="00183F6E" w:rsidP="001101D7">
            <w:pPr>
              <w:spacing w:line="240" w:lineRule="auto"/>
              <w:rPr>
                <w:rStyle w:val="contentpasted1"/>
                <w:rFonts w:ascii="Times New Roman" w:hAnsi="Times New Roman" w:cs="Times New Roman"/>
                <w:color w:val="000000" w:themeColor="text1"/>
                <w:sz w:val="24"/>
                <w:szCs w:val="24"/>
              </w:rPr>
            </w:pPr>
            <w:r w:rsidRPr="00BF5348">
              <w:rPr>
                <w:rStyle w:val="contentpasted1"/>
                <w:rFonts w:ascii="Times New Roman" w:hAnsi="Times New Roman" w:cs="Times New Roman"/>
                <w:color w:val="000000" w:themeColor="text1"/>
                <w:sz w:val="24"/>
                <w:szCs w:val="24"/>
              </w:rPr>
              <w:t>“Providers...tended to practice without the benefit of their colleagues’ opinions.”</w:t>
            </w:r>
            <w:r>
              <w:rPr>
                <w:rStyle w:val="contentpasted1"/>
                <w:rFonts w:ascii="Times New Roman" w:hAnsi="Times New Roman" w:cs="Times New Roman"/>
                <w:color w:val="000000" w:themeColor="text1"/>
                <w:sz w:val="24"/>
                <w:szCs w:val="24"/>
              </w:rPr>
              <w:fldChar w:fldCharType="begin"/>
            </w:r>
            <w:r w:rsidR="008E37A8">
              <w:rPr>
                <w:rStyle w:val="contentpasted1"/>
                <w:rFonts w:ascii="Times New Roman" w:hAnsi="Times New Roman" w:cs="Times New Roman"/>
                <w:color w:val="000000" w:themeColor="text1"/>
                <w:sz w:val="24"/>
                <w:szCs w:val="24"/>
              </w:rPr>
              <w:instrText xml:space="preserve"> ADDIN ZOTERO_ITEM CSL_CITATION {"citationID":"8VXDlOpv","properties":{"formattedCitation":"\\super 7\\nosupersub{}","plainCitation":"7","noteIndex":0},"citationItems":[{"id":4201,"uris":["http://zotero.org/groups/612700/items/VZXXMYAJ"],"itemData":{"id":4201,"type":"article-journal","abstract":"OBJECTIVE: Anticoagulation clinics (ACCs) can improve anticoagulation control and prevent adverse events. However, ACCs vary widely in their performance on anticoagulation control. Our objective was to compare the organization and management of top-performing with that of bottom-performing ACCs.\nDATA SOURCES/STUDY SETTING: Three high outlier and three low outlier ACCs in the Veterans Health Administration (VA).\nSTUDY DESIGN: Site visits with qualitative data collection and analysis.\nDATA COLLECTION/EXTRACTION METHODS: We conducted semi-structured interviews with ACC staff regarding work flow, staffing, organization, and quality assurance efforts. We also observed ACC operations and collected documents, such as the clinic protocol. We used grounded thematic analysis to examine site-level factors associated with high and low outlier status.\nPRINCIPAL FINDINGS: High outlier sites were characterized by (1) adequate (pharmacist) staffing and effective use of (nonpharmacist) support personnel; (2) innovation to standardize clinical practice around evidence-based guidelines; (3) the presence of a quality champion for the ACC; (4) higher staff qualifications; (5) a climate of ongoing group learning; and (6) internal efforts to measure performance. Although high outliers had all of these features, no low outlier had more than two of them.\nCONCLUSIONS: The top-performing ACCs in the VA system shared six relatively recognizable characteristics. Efforts to improve performance should focus on these domains.","container-title":"Health Services Research","DOI":"10.1111/j.1475-6773.2011.01377.x","ISSN":"1475-6773","issue":"4","journalAbbreviation":"Health Serv Res","language":"eng","note":"PMID: 22299722\nPMCID: PMC3401398","page":"1541-1560","source":"PubMed","title":"Organizational characteristics of high- and low-performing anticoagulation clinics in the Veterans Health Administration","volume":"47","author":[{"family":"Rose","given":"Adam J."},{"family":"Petrakis","given":"Beth Ann"},{"family":"Callahan","given":"Patricia"},{"family":"Mambourg","given":"Scott"},{"family":"Patel","given":"Dimple"},{"family":"Hylek","given":"Elaine M."},{"family":"Bokhour","given":"Barbara G."}],"issued":{"date-parts":[["2012",8]]}}}],"schema":"https://github.com/citation-style-language/schema/raw/master/csl-citation.json"} </w:instrText>
            </w:r>
            <w:r>
              <w:rPr>
                <w:rStyle w:val="contentpasted1"/>
                <w:rFonts w:ascii="Times New Roman" w:hAnsi="Times New Roman" w:cs="Times New Roman"/>
                <w:color w:val="000000" w:themeColor="text1"/>
                <w:sz w:val="24"/>
                <w:szCs w:val="24"/>
              </w:rPr>
              <w:fldChar w:fldCharType="separate"/>
            </w:r>
            <w:r w:rsidR="008E37A8" w:rsidRPr="008E37A8">
              <w:rPr>
                <w:rFonts w:ascii="Times New Roman" w:hAnsi="Times New Roman" w:cs="Times New Roman"/>
                <w:sz w:val="24"/>
                <w:vertAlign w:val="superscript"/>
              </w:rPr>
              <w:t>7</w:t>
            </w:r>
            <w:r>
              <w:rPr>
                <w:rStyle w:val="contentpasted1"/>
                <w:rFonts w:ascii="Times New Roman" w:hAnsi="Times New Roman" w:cs="Times New Roman"/>
                <w:color w:val="000000" w:themeColor="text1"/>
                <w:sz w:val="24"/>
                <w:szCs w:val="24"/>
              </w:rPr>
              <w:fldChar w:fldCharType="end"/>
            </w:r>
          </w:p>
        </w:tc>
      </w:tr>
      <w:tr w:rsidR="00891762" w:rsidRPr="00BF5348" w14:paraId="63D8F017" w14:textId="77777777" w:rsidTr="002E3792">
        <w:trPr>
          <w:trHeight w:val="300"/>
        </w:trPr>
        <w:tc>
          <w:tcPr>
            <w:tcW w:w="10250" w:type="dxa"/>
            <w:gridSpan w:val="3"/>
            <w:tcBorders>
              <w:top w:val="nil"/>
              <w:left w:val="single" w:sz="8" w:space="0" w:color="FFFFFF" w:themeColor="background1"/>
              <w:bottom w:val="single" w:sz="8" w:space="0" w:color="FFFFFF" w:themeColor="background1"/>
              <w:right w:val="single" w:sz="8" w:space="0" w:color="FFFFFF" w:themeColor="background1"/>
            </w:tcBorders>
            <w:shd w:val="clear" w:color="auto" w:fill="FFFFFF" w:themeFill="background1"/>
            <w:tcMar>
              <w:top w:w="0" w:type="dxa"/>
              <w:left w:w="108" w:type="dxa"/>
              <w:bottom w:w="0" w:type="dxa"/>
              <w:right w:w="108" w:type="dxa"/>
            </w:tcMar>
            <w:hideMark/>
          </w:tcPr>
          <w:p w14:paraId="0B9208EF" w14:textId="2B0D1792" w:rsidR="00891762" w:rsidRPr="00BF5348" w:rsidRDefault="00891762" w:rsidP="001101D7">
            <w:pPr>
              <w:spacing w:line="240" w:lineRule="auto"/>
              <w:rPr>
                <w:rFonts w:ascii="Times New Roman" w:hAnsi="Times New Roman" w:cs="Times New Roman"/>
                <w:color w:val="000000"/>
                <w:sz w:val="24"/>
                <w:szCs w:val="24"/>
              </w:rPr>
            </w:pPr>
            <w:r w:rsidRPr="00BF5348">
              <w:rPr>
                <w:rStyle w:val="contentpasted1"/>
                <w:rFonts w:ascii="Times New Roman" w:hAnsi="Times New Roman" w:cs="Times New Roman"/>
                <w:b/>
                <w:bCs/>
                <w:color w:val="000000"/>
                <w:sz w:val="24"/>
                <w:szCs w:val="24"/>
                <w:bdr w:val="none" w:sz="0" w:space="0" w:color="auto" w:frame="1"/>
              </w:rPr>
              <w:t>Notes: </w:t>
            </w:r>
          </w:p>
          <w:p w14:paraId="3EC73F09" w14:textId="5D1267C8" w:rsidR="00751ADD" w:rsidRDefault="00751ADD" w:rsidP="00751ADD">
            <w:pPr>
              <w:pStyle w:val="Bibliography"/>
              <w:spacing w:after="0"/>
              <w:rPr>
                <w:rFonts w:ascii="Times New Roman" w:hAnsi="Times New Roman" w:cs="Times New Roman"/>
                <w:sz w:val="24"/>
                <w:szCs w:val="24"/>
              </w:rPr>
            </w:pPr>
            <w:r>
              <w:rPr>
                <w:rFonts w:ascii="Times New Roman" w:hAnsi="Times New Roman" w:cs="Times New Roman"/>
                <w:sz w:val="24"/>
                <w:szCs w:val="24"/>
              </w:rPr>
              <w:t>* Other outcomes include measures of team performance in the study by Hu</w:t>
            </w:r>
            <w:r>
              <w:rPr>
                <w:rFonts w:ascii="Times New Roman" w:hAnsi="Times New Roman" w:cs="Times New Roman"/>
                <w:sz w:val="24"/>
                <w:szCs w:val="24"/>
              </w:rPr>
              <w:fldChar w:fldCharType="begin"/>
            </w:r>
            <w:r w:rsidR="00183F6E">
              <w:rPr>
                <w:rFonts w:ascii="Times New Roman" w:hAnsi="Times New Roman" w:cs="Times New Roman"/>
                <w:sz w:val="24"/>
                <w:szCs w:val="24"/>
              </w:rPr>
              <w:instrText xml:space="preserve"> ADDIN ZOTERO_ITEM CSL_CITATION {"citationID":"sAMZfDRK","properties":{"formattedCitation":"\\super 3\\nosupersub{}","plainCitation":"3","noteIndex":0},"citationItems":[{"id":5062,"uris":["http://zotero.org/groups/612700/items/3XY97JH9"],"itemData":{"id":5062,"type":"article-journal","abstract":"BACKGROUND: The importance of leadership is recognized in surgery, but the specific impact of leadership style on team behavior is not well understood. In other industries, leadership is a well-characterized construct. One dominant theory proposes that transactional (task-focused) leaders achieve minimum standards and transformational (team-oriented) leaders inspire performance beyond expectations.\nSTUDY DESIGN: We videorecorded 5 surgeons performing complex operations. Each surgeon was scored on the Multifactor Leadership Questionnaire, a validated method for scoring transformational and transactional leadership style, by an organizational psychologist and a surgeon researcher. Independent coders assessed surgeons' leadership behaviors according to the Surgical Leadership Inventory and team behaviors (information sharing, cooperative, and voice behaviors). All coders were blinded. Leadership style (Multifactor Leadership Questionnaire) was correlated with surgeon behavior (Surgical Leadership Inventory) and team behavior using Poisson regression, controlling for time and the total number of behaviors, respectively.\nRESULTS: All surgeons scored similarly on transactional leadership (range 2.38 to 2.69), but varied more widely on transformational leadership (range 1.98 to 3.60). Each 1-point increase in transformational score corresponded to 3 times more information-sharing behaviors (p &lt; 0.0001) and 5.4 times more voice behaviors (p = 0.0005) among the team. With each 1-point increase in transformational score, leaders displayed 10 times more supportive behaviors (p &lt; 0.0001) and displayed poor behaviors 12.5 times less frequently (p &lt; 0.0001). Excerpts of representative dialogue are included for illustration.\nCONCLUSIONS: We provide a framework for evaluating surgeons' leadership and its impact on team performance in the operating room. As in other fields, our data suggest that transformational leadership is associated with improved team behavior. Surgeon leadership development, therefore, has the potential to improve the efficiency and safety of operative care.","container-title":"Journal of the American College of Surgeons","DOI":"10.1016/j.jamcollsurg.2015.09.013","ISSN":"1879-1190","issue":"1","journalAbbreviation":"J Am Coll Surg","language":"eng","note":"PMID: 26481409\nPMCID: PMC4769879","page":"41-51","source":"PubMed","title":"Surgeons' Leadership Styles and Team Behavior in the Operating Room","volume":"222","author":[{"family":"Hu","given":"Yue-Yung"},{"family":"Parker","given":"Sarah Henrickson"},{"family":"Lipsitz","given":"Stuart R."},{"family":"Arriaga","given":"Alexander F."},{"family":"Peyre","given":"Sarah E."},{"family":"Corso","given":"Katherine A."},{"family":"Roth","given":"Emilie M."},{"family":"Yule","given":"Steven J."},{"family":"Greenberg","given":"Caprice C."}],"issued":{"date-parts":[["2016",1]]}}}],"schema":"https://github.com/citation-style-language/schema/raw/master/csl-citation.json"} </w:instrText>
            </w:r>
            <w:r>
              <w:rPr>
                <w:rFonts w:ascii="Times New Roman" w:hAnsi="Times New Roman" w:cs="Times New Roman"/>
                <w:sz w:val="24"/>
                <w:szCs w:val="24"/>
              </w:rPr>
              <w:fldChar w:fldCharType="separate"/>
            </w:r>
            <w:r w:rsidRPr="00751ADD">
              <w:rPr>
                <w:rFonts w:ascii="Times New Roman" w:hAnsi="Times New Roman" w:cs="Times New Roman"/>
                <w:sz w:val="24"/>
                <w:szCs w:val="24"/>
                <w:vertAlign w:val="superscript"/>
              </w:rPr>
              <w:t>3</w:t>
            </w:r>
            <w:r>
              <w:rPr>
                <w:rFonts w:ascii="Times New Roman" w:hAnsi="Times New Roman" w:cs="Times New Roman"/>
                <w:sz w:val="24"/>
                <w:szCs w:val="24"/>
              </w:rPr>
              <w:fldChar w:fldCharType="end"/>
            </w:r>
            <w:r w:rsidRPr="678A349C">
              <w:rPr>
                <w:rFonts w:ascii="Times New Roman" w:hAnsi="Times New Roman" w:cs="Times New Roman"/>
                <w:sz w:val="24"/>
                <w:szCs w:val="24"/>
              </w:rPr>
              <w:t xml:space="preserve"> and tactics previously associated with clinical outcomes at the organizational level by Curry</w:t>
            </w:r>
            <w:r>
              <w:rPr>
                <w:rFonts w:ascii="Times New Roman" w:hAnsi="Times New Roman" w:cs="Times New Roman"/>
                <w:sz w:val="24"/>
                <w:szCs w:val="24"/>
              </w:rPr>
              <w:fldChar w:fldCharType="begin"/>
            </w:r>
            <w:r w:rsidR="008E37A8">
              <w:rPr>
                <w:rFonts w:ascii="Times New Roman" w:hAnsi="Times New Roman" w:cs="Times New Roman"/>
                <w:sz w:val="24"/>
                <w:szCs w:val="24"/>
              </w:rPr>
              <w:instrText xml:space="preserve"> ADDIN ZOTERO_ITEM CSL_CITATION {"citationID":"bJhA2oRI","properties":{"formattedCitation":"\\super 5\\nosupersub{}","plainCitation":"5","noteIndex":0},"citationItems":[{"id":4122,"uris":["http://zotero.org/groups/612700/items/99CXZ3N4"],"itemData":{"id":4122,"type":"article-journal","abstract":"BACKGROUND: Hospital organisational culture affects patient outcomes including mortality rates for patients with acute myocardial infarction; however, little is known about whether and how culture can be positively influenced.\nMETHODS: This is a 2-year, mixed-methods interventional study in 10 US hospitals to foster improvements in five domains of organisational culture: (1) learning environment, (2) senior management support, (3) psychological safety, (4) commitment to the organisation and (5) time for improvement. Outcomes were change in culture, uptake of five strategies associated with lower risk-standardised mortality rates (RSMR) and RSMR. Measures included a validated survey at baseline and at 12 and 24 months (n=223; average response rate 88%); in-depth interviews (n=393 interviews with 197 staff); and RSMR data from the Centers for Medicare and Medicaid Services.\nRESULTS: We observed significant changes (p&lt;0.05) in culture between baseline and 24 months in the full sample, particularly in learning environment (p&lt;0.001) and senior management support (p&lt;0.001). Qualitative data indicated substantial shifts in these domains as well as psychological safety. Six of the 10 hospitals achieved substantial improvements in culture, and four made less progress. The use of evidence-based strategies also increased significantly (per hospital average of 2.4 strategies at baseline to 3.9 strategies at 24 months; p&lt;0.05). The six hospitals that demonstrated substantial shifts in culture also experienced significantly greater reductions in RSMR than the four hospitals that did not shift culture (reduced RSMR by 1.07 percentage points vs 0.23 percentage points; p=0.03) between 2011-2014 and 2012-2015.\nCONCLUSIONS: Investing in strategies to foster an organisational culture that supports high performance may help hospitals in their efforts to improve clinical outcomes.","container-title":"BMJ quality &amp; safety","DOI":"10.1136/bmjqs-2017-006989","ISSN":"2044-5423","issue":"3","journalAbbreviation":"BMJ Qual Saf","language":"eng","note":"PMID: 29101292\nPMCID: PMC5867431","page":"207-217","source":"PubMed","title":"Influencing organisational culture to improve hospital performance in care of patients with acute myocardial infarction: a mixed-methods intervention study","title-short":"Influencing organisational culture to improve hospital performance in care of patients with acute myocardial infarction","volume":"27","author":[{"family":"Curry","given":"Leslie A."},{"family":"Brault","given":"Marie A."},{"family":"Linnander","given":"Erika L."},{"family":"McNatt","given":"Zahirah"},{"family":"Brewster","given":"Amanda L."},{"family":"Cherlin","given":"Emily"},{"family":"Flieger","given":"Signe Peterson"},{"family":"Ting","given":"Henry H."},{"family":"Bradley","given":"Elizabeth H."}],"issued":{"date-parts":[["2018",3]]}}}],"schema":"https://github.com/citation-style-language/schema/raw/master/csl-citation.json"} </w:instrText>
            </w:r>
            <w:r>
              <w:rPr>
                <w:rFonts w:ascii="Times New Roman" w:hAnsi="Times New Roman" w:cs="Times New Roman"/>
                <w:sz w:val="24"/>
                <w:szCs w:val="24"/>
              </w:rPr>
              <w:fldChar w:fldCharType="separate"/>
            </w:r>
            <w:r w:rsidR="008E37A8" w:rsidRPr="008E37A8">
              <w:rPr>
                <w:rFonts w:ascii="Times New Roman" w:hAnsi="Times New Roman" w:cs="Times New Roman"/>
                <w:sz w:val="24"/>
                <w:vertAlign w:val="superscript"/>
              </w:rPr>
              <w:t>5</w:t>
            </w:r>
            <w:r>
              <w:rPr>
                <w:rFonts w:ascii="Times New Roman" w:hAnsi="Times New Roman" w:cs="Times New Roman"/>
                <w:sz w:val="24"/>
                <w:szCs w:val="24"/>
              </w:rPr>
              <w:fldChar w:fldCharType="end"/>
            </w:r>
            <w:r w:rsidRPr="678A349C">
              <w:rPr>
                <w:rFonts w:ascii="Times New Roman" w:hAnsi="Times New Roman" w:cs="Times New Roman"/>
                <w:sz w:val="24"/>
                <w:szCs w:val="24"/>
              </w:rPr>
              <w:t>.</w:t>
            </w:r>
          </w:p>
          <w:p w14:paraId="72339C33" w14:textId="77777777" w:rsidR="00751ADD" w:rsidRDefault="00751ADD" w:rsidP="001101D7">
            <w:pPr>
              <w:pStyle w:val="Bibliography"/>
              <w:spacing w:after="0"/>
              <w:rPr>
                <w:rFonts w:ascii="Times New Roman" w:hAnsi="Times New Roman" w:cs="Times New Roman"/>
                <w:sz w:val="24"/>
                <w:szCs w:val="24"/>
              </w:rPr>
            </w:pPr>
          </w:p>
          <w:p w14:paraId="46657FF9" w14:textId="32D6B6E7" w:rsidR="00891762" w:rsidRPr="00BF5348" w:rsidRDefault="00891762" w:rsidP="001101D7">
            <w:pPr>
              <w:pStyle w:val="Bibliography"/>
              <w:spacing w:after="0"/>
              <w:rPr>
                <w:rStyle w:val="Hyperlink"/>
                <w:rFonts w:ascii="Times New Roman" w:hAnsi="Times New Roman" w:cs="Times New Roman"/>
                <w:sz w:val="24"/>
                <w:szCs w:val="24"/>
              </w:rPr>
            </w:pPr>
            <w:r w:rsidRPr="00BF5348">
              <w:rPr>
                <w:rFonts w:ascii="Times New Roman" w:hAnsi="Times New Roman" w:cs="Times New Roman"/>
                <w:sz w:val="24"/>
                <w:szCs w:val="24"/>
              </w:rPr>
              <w:t>This file</w:t>
            </w:r>
            <w:r w:rsidR="2D0E3DC9" w:rsidRPr="00BF5348">
              <w:rPr>
                <w:rFonts w:ascii="Times New Roman" w:hAnsi="Times New Roman" w:cs="Times New Roman"/>
                <w:sz w:val="24"/>
                <w:szCs w:val="24"/>
              </w:rPr>
              <w:t xml:space="preserve">, with </w:t>
            </w:r>
            <w:r w:rsidR="77426360" w:rsidRPr="00BF5348">
              <w:rPr>
                <w:rFonts w:ascii="Times New Roman" w:hAnsi="Times New Roman" w:cs="Times New Roman"/>
                <w:sz w:val="24"/>
                <w:szCs w:val="24"/>
              </w:rPr>
              <w:t xml:space="preserve">links to </w:t>
            </w:r>
            <w:r w:rsidR="2D0E3DC9" w:rsidRPr="00BF5348">
              <w:rPr>
                <w:rFonts w:ascii="Times New Roman" w:hAnsi="Times New Roman" w:cs="Times New Roman"/>
                <w:sz w:val="24"/>
                <w:szCs w:val="24"/>
              </w:rPr>
              <w:t>references</w:t>
            </w:r>
            <w:r w:rsidRPr="00BF5348">
              <w:rPr>
                <w:rFonts w:ascii="Times New Roman" w:hAnsi="Times New Roman" w:cs="Times New Roman"/>
                <w:sz w:val="24"/>
                <w:szCs w:val="24"/>
              </w:rPr>
              <w:t xml:space="preserve"> </w:t>
            </w:r>
            <w:r w:rsidR="38DE1CA8" w:rsidRPr="00BF5348">
              <w:rPr>
                <w:rFonts w:ascii="Times New Roman" w:hAnsi="Times New Roman" w:cs="Times New Roman"/>
                <w:sz w:val="24"/>
                <w:szCs w:val="24"/>
              </w:rPr>
              <w:t>is available at</w:t>
            </w:r>
            <w:r w:rsidRPr="00BF5348">
              <w:rPr>
                <w:rFonts w:ascii="Times New Roman" w:hAnsi="Times New Roman" w:cs="Times New Roman"/>
                <w:sz w:val="24"/>
                <w:szCs w:val="24"/>
              </w:rPr>
              <w:t xml:space="preserve"> </w:t>
            </w:r>
            <w:hyperlink r:id="rId8">
              <w:r w:rsidR="2D0E3DC9" w:rsidRPr="00BF5348">
                <w:rPr>
                  <w:rStyle w:val="Hyperlink"/>
                  <w:rFonts w:ascii="Times New Roman" w:hAnsi="Times New Roman" w:cs="Times New Roman"/>
                  <w:sz w:val="24"/>
                  <w:szCs w:val="24"/>
                </w:rPr>
                <w:t>https://ebmgt.github.io/clinician_culture/</w:t>
              </w:r>
            </w:hyperlink>
            <w:r w:rsidR="319DA41A" w:rsidRPr="00BF5348">
              <w:rPr>
                <w:rFonts w:ascii="Times New Roman" w:hAnsi="Times New Roman" w:cs="Times New Roman"/>
                <w:sz w:val="24"/>
                <w:szCs w:val="24"/>
              </w:rPr>
              <w:t xml:space="preserve"> .</w:t>
            </w:r>
          </w:p>
          <w:p w14:paraId="3EEB4C3F" w14:textId="77777777" w:rsidR="00891762" w:rsidRPr="00BF5348" w:rsidRDefault="00000000" w:rsidP="001101D7">
            <w:pPr>
              <w:pStyle w:val="Bibliography"/>
              <w:spacing w:after="0"/>
              <w:rPr>
                <w:rFonts w:ascii="Times New Roman" w:hAnsi="Times New Roman" w:cs="Times New Roman"/>
                <w:sz w:val="24"/>
                <w:szCs w:val="24"/>
              </w:rPr>
            </w:pPr>
            <w:hyperlink r:id="rId9">
              <w:r w:rsidR="00891762" w:rsidRPr="00BF5348">
                <w:rPr>
                  <w:rStyle w:val="Hyperlink"/>
                  <w:rFonts w:ascii="Times New Roman" w:hAnsi="Times New Roman" w:cs="Times New Roman"/>
                  <w:sz w:val="24"/>
                  <w:szCs w:val="24"/>
                </w:rPr>
                <w:t>Creative Commons Attribution-NonCommercial 4.0 International (CC BY-NC 4.0)</w:t>
              </w:r>
            </w:hyperlink>
          </w:p>
        </w:tc>
      </w:tr>
    </w:tbl>
    <w:p w14:paraId="4512399C" w14:textId="32C10DF5" w:rsidR="00AD25F3" w:rsidRDefault="00AD25F3" w:rsidP="001101D7">
      <w:pPr>
        <w:spacing w:line="240" w:lineRule="auto"/>
        <w:rPr>
          <w:rFonts w:ascii="Times New Roman" w:eastAsiaTheme="minorEastAsia" w:hAnsi="Times New Roman" w:cs="Times New Roman"/>
          <w:sz w:val="24"/>
          <w:szCs w:val="24"/>
        </w:rPr>
      </w:pPr>
    </w:p>
    <w:p w14:paraId="274AEECB" w14:textId="00B7A9D5" w:rsidR="00751ADD" w:rsidRDefault="00751ADD" w:rsidP="001101D7">
      <w:pPr>
        <w:spacing w:line="240" w:lineRule="auto"/>
        <w:rPr>
          <w:rFonts w:ascii="Times New Roman" w:eastAsiaTheme="minorEastAsia" w:hAnsi="Times New Roman" w:cs="Times New Roman"/>
          <w:sz w:val="24"/>
          <w:szCs w:val="24"/>
        </w:rPr>
      </w:pPr>
    </w:p>
    <w:p w14:paraId="20FAF9D1" w14:textId="1AFF08EF" w:rsidR="00751ADD" w:rsidRPr="00751ADD" w:rsidRDefault="00751ADD" w:rsidP="001101D7">
      <w:pPr>
        <w:spacing w:line="240" w:lineRule="auto"/>
        <w:rPr>
          <w:rFonts w:ascii="Times New Roman" w:eastAsiaTheme="minorEastAsia" w:hAnsi="Times New Roman" w:cs="Times New Roman"/>
          <w:b/>
          <w:bCs/>
          <w:sz w:val="24"/>
          <w:szCs w:val="24"/>
        </w:rPr>
      </w:pPr>
      <w:r w:rsidRPr="00751ADD">
        <w:rPr>
          <w:rFonts w:ascii="Times New Roman" w:eastAsiaTheme="minorEastAsia" w:hAnsi="Times New Roman" w:cs="Times New Roman"/>
          <w:b/>
          <w:bCs/>
          <w:sz w:val="24"/>
          <w:szCs w:val="24"/>
        </w:rPr>
        <w:t>References</w:t>
      </w:r>
    </w:p>
    <w:p w14:paraId="73B3CB7B" w14:textId="77777777" w:rsidR="008E37A8" w:rsidRPr="008E37A8" w:rsidRDefault="00751ADD" w:rsidP="008E37A8">
      <w:pPr>
        <w:pStyle w:val="Bibliography"/>
        <w:rPr>
          <w:rFonts w:ascii="Times New Roman" w:hAnsi="Times New Roman" w:cs="Times New Roman"/>
          <w:sz w:val="24"/>
        </w:rPr>
      </w:pPr>
      <w:r>
        <w:rPr>
          <w:rFonts w:eastAsiaTheme="minorEastAsia"/>
        </w:rPr>
        <w:fldChar w:fldCharType="begin"/>
      </w:r>
      <w:r w:rsidR="008E37A8">
        <w:rPr>
          <w:rFonts w:eastAsiaTheme="minorEastAsia"/>
        </w:rPr>
        <w:instrText xml:space="preserve"> ADDIN ZOTERO_BIBL {"uncited":[],"omitted":[],"custom":[]} CSL_BIBLIOGRAPHY </w:instrText>
      </w:r>
      <w:r>
        <w:rPr>
          <w:rFonts w:eastAsiaTheme="minorEastAsia"/>
        </w:rPr>
        <w:fldChar w:fldCharType="separate"/>
      </w:r>
      <w:r w:rsidR="008E37A8" w:rsidRPr="008E37A8">
        <w:rPr>
          <w:rFonts w:ascii="Times New Roman" w:hAnsi="Times New Roman" w:cs="Times New Roman"/>
          <w:sz w:val="24"/>
        </w:rPr>
        <w:t xml:space="preserve">1. </w:t>
      </w:r>
      <w:r w:rsidR="008E37A8" w:rsidRPr="008E37A8">
        <w:rPr>
          <w:rFonts w:ascii="Times New Roman" w:hAnsi="Times New Roman" w:cs="Times New Roman"/>
          <w:sz w:val="24"/>
        </w:rPr>
        <w:tab/>
        <w:t>Curry LA, Spatz E, Cherlin E, Thompson JW, Berg D, Ting HH, Decker C, Krumholz HM, Bradley EH. What distinguishes top-performing hospitals in acute myocardial infarction mortality rates? A qualitative study. Ann Intern Med. 2011 Mar 15;154(6):384–390. PMCID: PMC4735872</w:t>
      </w:r>
    </w:p>
    <w:p w14:paraId="53922186" w14:textId="77777777" w:rsidR="008E37A8" w:rsidRPr="008E37A8" w:rsidRDefault="008E37A8" w:rsidP="008E37A8">
      <w:pPr>
        <w:pStyle w:val="Bibliography"/>
        <w:rPr>
          <w:rFonts w:ascii="Times New Roman" w:hAnsi="Times New Roman" w:cs="Times New Roman"/>
          <w:sz w:val="24"/>
        </w:rPr>
      </w:pPr>
      <w:r w:rsidRPr="008E37A8">
        <w:rPr>
          <w:rFonts w:ascii="Times New Roman" w:hAnsi="Times New Roman" w:cs="Times New Roman"/>
          <w:sz w:val="24"/>
        </w:rPr>
        <w:t xml:space="preserve">2. </w:t>
      </w:r>
      <w:r w:rsidRPr="008E37A8">
        <w:rPr>
          <w:rFonts w:ascii="Times New Roman" w:hAnsi="Times New Roman" w:cs="Times New Roman"/>
          <w:sz w:val="24"/>
        </w:rPr>
        <w:tab/>
        <w:t>Shortell SM, LoGerfo JP. Hospital medical staff organization and quality of care: results for myocardial infarction and appendectomy. Med Care. 1981 Oct;19(10):1041–1055. PMID: 7311636</w:t>
      </w:r>
    </w:p>
    <w:p w14:paraId="281CE4A1" w14:textId="77777777" w:rsidR="008E37A8" w:rsidRPr="008E37A8" w:rsidRDefault="008E37A8" w:rsidP="008E37A8">
      <w:pPr>
        <w:pStyle w:val="Bibliography"/>
        <w:rPr>
          <w:rFonts w:ascii="Times New Roman" w:hAnsi="Times New Roman" w:cs="Times New Roman"/>
          <w:sz w:val="24"/>
        </w:rPr>
      </w:pPr>
      <w:r w:rsidRPr="008E37A8">
        <w:rPr>
          <w:rFonts w:ascii="Times New Roman" w:hAnsi="Times New Roman" w:cs="Times New Roman"/>
          <w:sz w:val="24"/>
        </w:rPr>
        <w:t xml:space="preserve">3. </w:t>
      </w:r>
      <w:r w:rsidRPr="008E37A8">
        <w:rPr>
          <w:rFonts w:ascii="Times New Roman" w:hAnsi="Times New Roman" w:cs="Times New Roman"/>
          <w:sz w:val="24"/>
        </w:rPr>
        <w:tab/>
        <w:t>Hu YY, Parker SH, Lipsitz SR, Arriaga AF, Peyre SE, Corso KA, Roth EM, Yule SJ, Greenberg CC. Surgeons’ Leadership Styles and Team Behavior in the Operating Room. J Am Coll Surg. 2016 Jan;222(1):41–51. PMCID: PMC4769879</w:t>
      </w:r>
    </w:p>
    <w:p w14:paraId="777BAAE2" w14:textId="77777777" w:rsidR="008E37A8" w:rsidRPr="008E37A8" w:rsidRDefault="008E37A8" w:rsidP="008E37A8">
      <w:pPr>
        <w:pStyle w:val="Bibliography"/>
        <w:rPr>
          <w:rFonts w:ascii="Times New Roman" w:hAnsi="Times New Roman" w:cs="Times New Roman"/>
          <w:sz w:val="24"/>
        </w:rPr>
      </w:pPr>
      <w:r w:rsidRPr="008E37A8">
        <w:rPr>
          <w:rFonts w:ascii="Times New Roman" w:hAnsi="Times New Roman" w:cs="Times New Roman"/>
          <w:sz w:val="24"/>
        </w:rPr>
        <w:t xml:space="preserve">4. </w:t>
      </w:r>
      <w:r w:rsidRPr="008E37A8">
        <w:rPr>
          <w:rFonts w:ascii="Times New Roman" w:hAnsi="Times New Roman" w:cs="Times New Roman"/>
          <w:sz w:val="24"/>
        </w:rPr>
        <w:tab/>
        <w:t>Vaughn VM, Krein SL, Hersh A, Buckel WR, White AT, Horowitz J, Patel PK, Gandhi TN, Petty LA, Spivak ES, Bernstein SJ, Malani AM, Johnson LB, Neetz RA, Flanders SA, Galyean P, Kimball E, Bloomquist K, Zickmund T, Zickmund SL, Szymczak JE. Excellence in Antibiotic Stewardship: A mixed methods study comparing High, Medium, and Low Performing Hospitals. Clin Infect Dis Off Publ Infect Dis Soc Am. 2023 Dec 6;ciad743. PMID: 38059532</w:t>
      </w:r>
    </w:p>
    <w:p w14:paraId="5E579B5B" w14:textId="77777777" w:rsidR="008E37A8" w:rsidRPr="008E37A8" w:rsidRDefault="008E37A8" w:rsidP="008E37A8">
      <w:pPr>
        <w:pStyle w:val="Bibliography"/>
        <w:rPr>
          <w:rFonts w:ascii="Times New Roman" w:hAnsi="Times New Roman" w:cs="Times New Roman"/>
          <w:sz w:val="24"/>
        </w:rPr>
      </w:pPr>
      <w:r w:rsidRPr="008E37A8">
        <w:rPr>
          <w:rFonts w:ascii="Times New Roman" w:hAnsi="Times New Roman" w:cs="Times New Roman"/>
          <w:sz w:val="24"/>
        </w:rPr>
        <w:t xml:space="preserve">5. </w:t>
      </w:r>
      <w:r w:rsidRPr="008E37A8">
        <w:rPr>
          <w:rFonts w:ascii="Times New Roman" w:hAnsi="Times New Roman" w:cs="Times New Roman"/>
          <w:sz w:val="24"/>
        </w:rPr>
        <w:tab/>
        <w:t>Curry LA, Brault MA, Linnander EL, McNatt Z, Brewster AL, Cherlin E, Flieger SP, Ting HH, Bradley EH. Influencing organisational culture to improve hospital performance in care of patients with acute myocardial infarction: a mixed-methods intervention study. BMJ Qual Saf. 2018 Mar;27(3):207–217. PMCID: PMC5867431</w:t>
      </w:r>
    </w:p>
    <w:p w14:paraId="61EFEA9E" w14:textId="77777777" w:rsidR="008E37A8" w:rsidRPr="008E37A8" w:rsidRDefault="008E37A8" w:rsidP="008E37A8">
      <w:pPr>
        <w:pStyle w:val="Bibliography"/>
        <w:rPr>
          <w:rFonts w:ascii="Times New Roman" w:hAnsi="Times New Roman" w:cs="Times New Roman"/>
          <w:sz w:val="24"/>
        </w:rPr>
      </w:pPr>
      <w:r w:rsidRPr="008E37A8">
        <w:rPr>
          <w:rFonts w:ascii="Times New Roman" w:hAnsi="Times New Roman" w:cs="Times New Roman"/>
          <w:sz w:val="24"/>
        </w:rPr>
        <w:t xml:space="preserve">6. </w:t>
      </w:r>
      <w:r w:rsidRPr="008E37A8">
        <w:rPr>
          <w:rFonts w:ascii="Times New Roman" w:hAnsi="Times New Roman" w:cs="Times New Roman"/>
          <w:sz w:val="24"/>
        </w:rPr>
        <w:tab/>
        <w:t>Dukes K, Bunch JL, Chan PS, Guetterman TC, Lehrich JL, Trumpower B, Harrod M, Krein SL, Kellenberg JE, Reisinger HS, Kronick SL, Iwashyna TJ, Nallamothu BK, Girotra S. Assessment of Rapid Response Teams at Top-Performing Hospitals for In-Hospital Cardiac Arrest. JAMA Intern Med. 2019 Oct 1;179(10):1398–1405. PMCID: PMC6664378</w:t>
      </w:r>
    </w:p>
    <w:p w14:paraId="4C089334" w14:textId="77777777" w:rsidR="008E37A8" w:rsidRPr="008E37A8" w:rsidRDefault="008E37A8" w:rsidP="008E37A8">
      <w:pPr>
        <w:pStyle w:val="Bibliography"/>
        <w:rPr>
          <w:rFonts w:ascii="Times New Roman" w:hAnsi="Times New Roman" w:cs="Times New Roman"/>
          <w:sz w:val="24"/>
        </w:rPr>
      </w:pPr>
      <w:r w:rsidRPr="008E37A8">
        <w:rPr>
          <w:rFonts w:ascii="Times New Roman" w:hAnsi="Times New Roman" w:cs="Times New Roman"/>
          <w:sz w:val="24"/>
        </w:rPr>
        <w:t xml:space="preserve">7. </w:t>
      </w:r>
      <w:r w:rsidRPr="008E37A8">
        <w:rPr>
          <w:rFonts w:ascii="Times New Roman" w:hAnsi="Times New Roman" w:cs="Times New Roman"/>
          <w:sz w:val="24"/>
        </w:rPr>
        <w:tab/>
        <w:t>Rose AJ, Petrakis BA, Callahan P, Mambourg S, Patel D, Hylek EM, Bokhour BG. Organizational characteristics of high- and low-performing anticoagulation clinics in the Veterans Health Administration. Health Serv Res. 2012 Aug;47(4):1541–1560. PMCID: PMC3401398</w:t>
      </w:r>
    </w:p>
    <w:p w14:paraId="450678AA" w14:textId="35F25A3A" w:rsidR="00751ADD" w:rsidRPr="00BF5348" w:rsidRDefault="00751ADD" w:rsidP="001101D7">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end"/>
      </w:r>
    </w:p>
    <w:sectPr w:rsidR="00751ADD" w:rsidRPr="00BF5348" w:rsidSect="004D00B0">
      <w:footerReference w:type="default" r:id="rId10"/>
      <w:pgSz w:w="12240" w:h="20160" w:code="5"/>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7E59D8" w14:textId="77777777" w:rsidR="004D00B0" w:rsidRDefault="004D00B0" w:rsidP="006E5AA1">
      <w:pPr>
        <w:spacing w:after="0" w:line="240" w:lineRule="auto"/>
      </w:pPr>
      <w:r>
        <w:separator/>
      </w:r>
    </w:p>
  </w:endnote>
  <w:endnote w:type="continuationSeparator" w:id="0">
    <w:p w14:paraId="71765690" w14:textId="77777777" w:rsidR="004D00B0" w:rsidRDefault="004D00B0" w:rsidP="006E5AA1">
      <w:pPr>
        <w:spacing w:after="0" w:line="240" w:lineRule="auto"/>
      </w:pPr>
      <w:r>
        <w:continuationSeparator/>
      </w:r>
    </w:p>
  </w:endnote>
  <w:endnote w:type="continuationNotice" w:id="1">
    <w:p w14:paraId="32CB6943" w14:textId="77777777" w:rsidR="004D00B0" w:rsidRDefault="004D00B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AFAAB1" w14:textId="2C9D89ED" w:rsidR="00182DCB" w:rsidRDefault="00182DCB" w:rsidP="00751ADD">
    <w:pPr>
      <w:pStyle w:val="Footer"/>
    </w:pPr>
  </w:p>
  <w:p w14:paraId="5B7242F1" w14:textId="77777777" w:rsidR="00182DCB" w:rsidRDefault="00182D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C57EFE" w14:textId="77777777" w:rsidR="004D00B0" w:rsidRDefault="004D00B0" w:rsidP="006E5AA1">
      <w:pPr>
        <w:spacing w:after="0" w:line="240" w:lineRule="auto"/>
      </w:pPr>
      <w:r>
        <w:separator/>
      </w:r>
    </w:p>
  </w:footnote>
  <w:footnote w:type="continuationSeparator" w:id="0">
    <w:p w14:paraId="12072EE9" w14:textId="77777777" w:rsidR="004D00B0" w:rsidRDefault="004D00B0" w:rsidP="006E5AA1">
      <w:pPr>
        <w:spacing w:after="0" w:line="240" w:lineRule="auto"/>
      </w:pPr>
      <w:r>
        <w:continuationSeparator/>
      </w:r>
    </w:p>
  </w:footnote>
  <w:footnote w:type="continuationNotice" w:id="1">
    <w:p w14:paraId="54650FAE" w14:textId="77777777" w:rsidR="004D00B0" w:rsidRDefault="004D00B0">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cXi8SkUMaM5a4c" int2:id="IwBoSAII">
      <int2:state int2:value="Rejected" int2:type="AugLoop_Text_Critique"/>
    </int2:textHash>
    <int2:textHash int2:hashCode="zxh9YrZoR4Eg8M" int2:id="S3wELsxj">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3E37DAF"/>
    <w:multiLevelType w:val="hybridMultilevel"/>
    <w:tmpl w:val="D5720960"/>
    <w:lvl w:ilvl="0" w:tplc="E84657A6">
      <w:start w:val="1"/>
      <w:numFmt w:val="bullet"/>
      <w:lvlText w:val=""/>
      <w:lvlJc w:val="left"/>
      <w:pPr>
        <w:ind w:left="720" w:hanging="360"/>
      </w:pPr>
      <w:rPr>
        <w:rFonts w:ascii="Symbol" w:hAnsi="Symbol" w:hint="default"/>
      </w:rPr>
    </w:lvl>
    <w:lvl w:ilvl="1" w:tplc="156C4B90">
      <w:start w:val="1"/>
      <w:numFmt w:val="bullet"/>
      <w:lvlText w:val="o"/>
      <w:lvlJc w:val="left"/>
      <w:pPr>
        <w:ind w:left="1440" w:hanging="360"/>
      </w:pPr>
      <w:rPr>
        <w:rFonts w:ascii="Courier New" w:hAnsi="Courier New" w:hint="default"/>
      </w:rPr>
    </w:lvl>
    <w:lvl w:ilvl="2" w:tplc="5ED695DE">
      <w:start w:val="1"/>
      <w:numFmt w:val="bullet"/>
      <w:lvlText w:val=""/>
      <w:lvlJc w:val="left"/>
      <w:pPr>
        <w:ind w:left="2160" w:hanging="360"/>
      </w:pPr>
      <w:rPr>
        <w:rFonts w:ascii="Wingdings" w:hAnsi="Wingdings" w:hint="default"/>
      </w:rPr>
    </w:lvl>
    <w:lvl w:ilvl="3" w:tplc="CFE2D098">
      <w:start w:val="1"/>
      <w:numFmt w:val="bullet"/>
      <w:lvlText w:val=""/>
      <w:lvlJc w:val="left"/>
      <w:pPr>
        <w:ind w:left="2880" w:hanging="360"/>
      </w:pPr>
      <w:rPr>
        <w:rFonts w:ascii="Symbol" w:hAnsi="Symbol" w:hint="default"/>
      </w:rPr>
    </w:lvl>
    <w:lvl w:ilvl="4" w:tplc="1026ECEC">
      <w:start w:val="1"/>
      <w:numFmt w:val="bullet"/>
      <w:lvlText w:val="o"/>
      <w:lvlJc w:val="left"/>
      <w:pPr>
        <w:ind w:left="3600" w:hanging="360"/>
      </w:pPr>
      <w:rPr>
        <w:rFonts w:ascii="Courier New" w:hAnsi="Courier New" w:hint="default"/>
      </w:rPr>
    </w:lvl>
    <w:lvl w:ilvl="5" w:tplc="BB6E247E">
      <w:start w:val="1"/>
      <w:numFmt w:val="bullet"/>
      <w:lvlText w:val=""/>
      <w:lvlJc w:val="left"/>
      <w:pPr>
        <w:ind w:left="4320" w:hanging="360"/>
      </w:pPr>
      <w:rPr>
        <w:rFonts w:ascii="Wingdings" w:hAnsi="Wingdings" w:hint="default"/>
      </w:rPr>
    </w:lvl>
    <w:lvl w:ilvl="6" w:tplc="522851AC">
      <w:start w:val="1"/>
      <w:numFmt w:val="bullet"/>
      <w:lvlText w:val=""/>
      <w:lvlJc w:val="left"/>
      <w:pPr>
        <w:ind w:left="5040" w:hanging="360"/>
      </w:pPr>
      <w:rPr>
        <w:rFonts w:ascii="Symbol" w:hAnsi="Symbol" w:hint="default"/>
      </w:rPr>
    </w:lvl>
    <w:lvl w:ilvl="7" w:tplc="A2900288">
      <w:start w:val="1"/>
      <w:numFmt w:val="bullet"/>
      <w:lvlText w:val="o"/>
      <w:lvlJc w:val="left"/>
      <w:pPr>
        <w:ind w:left="5760" w:hanging="360"/>
      </w:pPr>
      <w:rPr>
        <w:rFonts w:ascii="Courier New" w:hAnsi="Courier New" w:hint="default"/>
      </w:rPr>
    </w:lvl>
    <w:lvl w:ilvl="8" w:tplc="995E3BD4">
      <w:start w:val="1"/>
      <w:numFmt w:val="bullet"/>
      <w:lvlText w:val=""/>
      <w:lvlJc w:val="left"/>
      <w:pPr>
        <w:ind w:left="6480" w:hanging="360"/>
      </w:pPr>
      <w:rPr>
        <w:rFonts w:ascii="Wingdings" w:hAnsi="Wingdings" w:hint="default"/>
      </w:rPr>
    </w:lvl>
  </w:abstractNum>
  <w:abstractNum w:abstractNumId="1" w15:restartNumberingAfterBreak="0">
    <w:nsid w:val="5703559D"/>
    <w:multiLevelType w:val="multilevel"/>
    <w:tmpl w:val="62667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675327F4"/>
    <w:multiLevelType w:val="multilevel"/>
    <w:tmpl w:val="CA628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755A476C"/>
    <w:multiLevelType w:val="multilevel"/>
    <w:tmpl w:val="55B46E7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34618737">
    <w:abstractNumId w:val="0"/>
  </w:num>
  <w:num w:numId="2" w16cid:durableId="348410721">
    <w:abstractNumId w:val="1"/>
  </w:num>
  <w:num w:numId="3" w16cid:durableId="149292409">
    <w:abstractNumId w:val="3"/>
  </w:num>
  <w:num w:numId="4" w16cid:durableId="5412086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KyNDM3NLE0MrSwMDBR0lEKTi0uzszPAykwNqwFAG39tGMtAAAA"/>
  </w:docVars>
  <w:rsids>
    <w:rsidRoot w:val="13716800"/>
    <w:rsid w:val="00000462"/>
    <w:rsid w:val="000005A8"/>
    <w:rsid w:val="00000A01"/>
    <w:rsid w:val="00001780"/>
    <w:rsid w:val="00002E21"/>
    <w:rsid w:val="00003D83"/>
    <w:rsid w:val="000063BE"/>
    <w:rsid w:val="00006AF1"/>
    <w:rsid w:val="0001216B"/>
    <w:rsid w:val="00012219"/>
    <w:rsid w:val="00014163"/>
    <w:rsid w:val="000157D8"/>
    <w:rsid w:val="000171CB"/>
    <w:rsid w:val="00017FD8"/>
    <w:rsid w:val="000201C6"/>
    <w:rsid w:val="000201FE"/>
    <w:rsid w:val="00020D25"/>
    <w:rsid w:val="00021839"/>
    <w:rsid w:val="00021A53"/>
    <w:rsid w:val="00022E8D"/>
    <w:rsid w:val="00024425"/>
    <w:rsid w:val="00025B63"/>
    <w:rsid w:val="00026895"/>
    <w:rsid w:val="00027500"/>
    <w:rsid w:val="000277CF"/>
    <w:rsid w:val="0003140F"/>
    <w:rsid w:val="00031AFA"/>
    <w:rsid w:val="00031B45"/>
    <w:rsid w:val="00032FA3"/>
    <w:rsid w:val="0003325D"/>
    <w:rsid w:val="000357C7"/>
    <w:rsid w:val="00036419"/>
    <w:rsid w:val="00037431"/>
    <w:rsid w:val="00040651"/>
    <w:rsid w:val="00040F7D"/>
    <w:rsid w:val="00041745"/>
    <w:rsid w:val="00043A97"/>
    <w:rsid w:val="0004568E"/>
    <w:rsid w:val="00046089"/>
    <w:rsid w:val="000464E1"/>
    <w:rsid w:val="00046E50"/>
    <w:rsid w:val="0004760E"/>
    <w:rsid w:val="00050EA1"/>
    <w:rsid w:val="000521DB"/>
    <w:rsid w:val="000524F2"/>
    <w:rsid w:val="00052F0B"/>
    <w:rsid w:val="000545BE"/>
    <w:rsid w:val="00056535"/>
    <w:rsid w:val="00060246"/>
    <w:rsid w:val="000615AE"/>
    <w:rsid w:val="00062C71"/>
    <w:rsid w:val="00062F33"/>
    <w:rsid w:val="00070AF1"/>
    <w:rsid w:val="000732FD"/>
    <w:rsid w:val="000740D2"/>
    <w:rsid w:val="00074F47"/>
    <w:rsid w:val="00081AD7"/>
    <w:rsid w:val="00083C29"/>
    <w:rsid w:val="000905DA"/>
    <w:rsid w:val="00090A54"/>
    <w:rsid w:val="00090D06"/>
    <w:rsid w:val="00091ACB"/>
    <w:rsid w:val="0009586F"/>
    <w:rsid w:val="00095A13"/>
    <w:rsid w:val="00096535"/>
    <w:rsid w:val="000965B5"/>
    <w:rsid w:val="000966D9"/>
    <w:rsid w:val="00096B8B"/>
    <w:rsid w:val="000A28F3"/>
    <w:rsid w:val="000A4039"/>
    <w:rsid w:val="000A4245"/>
    <w:rsid w:val="000A4CCB"/>
    <w:rsid w:val="000A5F23"/>
    <w:rsid w:val="000A6784"/>
    <w:rsid w:val="000A7D4A"/>
    <w:rsid w:val="000B00FA"/>
    <w:rsid w:val="000B0C92"/>
    <w:rsid w:val="000B2D36"/>
    <w:rsid w:val="000B588C"/>
    <w:rsid w:val="000B58B4"/>
    <w:rsid w:val="000B77CA"/>
    <w:rsid w:val="000C0C9E"/>
    <w:rsid w:val="000C13CB"/>
    <w:rsid w:val="000C13EE"/>
    <w:rsid w:val="000C1574"/>
    <w:rsid w:val="000C1770"/>
    <w:rsid w:val="000C1F31"/>
    <w:rsid w:val="000C45BE"/>
    <w:rsid w:val="000C50FD"/>
    <w:rsid w:val="000C7112"/>
    <w:rsid w:val="000C764D"/>
    <w:rsid w:val="000C7A01"/>
    <w:rsid w:val="000D21D2"/>
    <w:rsid w:val="000D3C69"/>
    <w:rsid w:val="000D45A9"/>
    <w:rsid w:val="000D4A9C"/>
    <w:rsid w:val="000D56D8"/>
    <w:rsid w:val="000D76EF"/>
    <w:rsid w:val="000D7D19"/>
    <w:rsid w:val="000E1A89"/>
    <w:rsid w:val="000E30FC"/>
    <w:rsid w:val="000E365E"/>
    <w:rsid w:val="000E4954"/>
    <w:rsid w:val="000E4C69"/>
    <w:rsid w:val="000E50F5"/>
    <w:rsid w:val="000F0063"/>
    <w:rsid w:val="000F0678"/>
    <w:rsid w:val="000F0E5C"/>
    <w:rsid w:val="000F0F46"/>
    <w:rsid w:val="000F11D0"/>
    <w:rsid w:val="000F1235"/>
    <w:rsid w:val="000F1D22"/>
    <w:rsid w:val="000F3EBF"/>
    <w:rsid w:val="000F4A2D"/>
    <w:rsid w:val="000F5D5D"/>
    <w:rsid w:val="000F60B3"/>
    <w:rsid w:val="000F658B"/>
    <w:rsid w:val="000F69B5"/>
    <w:rsid w:val="000F6E99"/>
    <w:rsid w:val="000F73CD"/>
    <w:rsid w:val="000FBE0F"/>
    <w:rsid w:val="00100540"/>
    <w:rsid w:val="00102345"/>
    <w:rsid w:val="00102E78"/>
    <w:rsid w:val="00102FDA"/>
    <w:rsid w:val="0010358C"/>
    <w:rsid w:val="00103823"/>
    <w:rsid w:val="00103D28"/>
    <w:rsid w:val="00103D95"/>
    <w:rsid w:val="00103DC6"/>
    <w:rsid w:val="001045D2"/>
    <w:rsid w:val="001074C4"/>
    <w:rsid w:val="00107518"/>
    <w:rsid w:val="0010793B"/>
    <w:rsid w:val="001101D7"/>
    <w:rsid w:val="00111362"/>
    <w:rsid w:val="00111B8A"/>
    <w:rsid w:val="00114BAE"/>
    <w:rsid w:val="00115182"/>
    <w:rsid w:val="0011536D"/>
    <w:rsid w:val="0011663B"/>
    <w:rsid w:val="00117964"/>
    <w:rsid w:val="00117D08"/>
    <w:rsid w:val="00121B28"/>
    <w:rsid w:val="00122400"/>
    <w:rsid w:val="0012348B"/>
    <w:rsid w:val="00123A10"/>
    <w:rsid w:val="0012605F"/>
    <w:rsid w:val="0012639A"/>
    <w:rsid w:val="001278C7"/>
    <w:rsid w:val="00130292"/>
    <w:rsid w:val="001302D5"/>
    <w:rsid w:val="00130536"/>
    <w:rsid w:val="00130737"/>
    <w:rsid w:val="001310F6"/>
    <w:rsid w:val="001320C4"/>
    <w:rsid w:val="001332A7"/>
    <w:rsid w:val="00133F33"/>
    <w:rsid w:val="00134578"/>
    <w:rsid w:val="001361F8"/>
    <w:rsid w:val="00136412"/>
    <w:rsid w:val="0013773C"/>
    <w:rsid w:val="001377B2"/>
    <w:rsid w:val="00141B69"/>
    <w:rsid w:val="00143E11"/>
    <w:rsid w:val="00144139"/>
    <w:rsid w:val="0014649E"/>
    <w:rsid w:val="0014657A"/>
    <w:rsid w:val="00146D73"/>
    <w:rsid w:val="00147B31"/>
    <w:rsid w:val="00153421"/>
    <w:rsid w:val="00153497"/>
    <w:rsid w:val="0015400A"/>
    <w:rsid w:val="00154378"/>
    <w:rsid w:val="00161EFC"/>
    <w:rsid w:val="0016229B"/>
    <w:rsid w:val="001659AB"/>
    <w:rsid w:val="00170A35"/>
    <w:rsid w:val="00171BF2"/>
    <w:rsid w:val="00173A24"/>
    <w:rsid w:val="00174194"/>
    <w:rsid w:val="0017557A"/>
    <w:rsid w:val="00176E3F"/>
    <w:rsid w:val="00177B3C"/>
    <w:rsid w:val="00180B0C"/>
    <w:rsid w:val="00182DCB"/>
    <w:rsid w:val="001832AC"/>
    <w:rsid w:val="0018398A"/>
    <w:rsid w:val="00183C61"/>
    <w:rsid w:val="00183DBD"/>
    <w:rsid w:val="00183F6E"/>
    <w:rsid w:val="00185E2D"/>
    <w:rsid w:val="001862F4"/>
    <w:rsid w:val="001869AF"/>
    <w:rsid w:val="001877D6"/>
    <w:rsid w:val="00187D0C"/>
    <w:rsid w:val="00191EDB"/>
    <w:rsid w:val="00194414"/>
    <w:rsid w:val="0019555E"/>
    <w:rsid w:val="0019682A"/>
    <w:rsid w:val="0019C553"/>
    <w:rsid w:val="001A010C"/>
    <w:rsid w:val="001A0E72"/>
    <w:rsid w:val="001A162E"/>
    <w:rsid w:val="001A236A"/>
    <w:rsid w:val="001A6452"/>
    <w:rsid w:val="001A71F2"/>
    <w:rsid w:val="001A749F"/>
    <w:rsid w:val="001B008E"/>
    <w:rsid w:val="001B0B52"/>
    <w:rsid w:val="001B1E30"/>
    <w:rsid w:val="001B2524"/>
    <w:rsid w:val="001B320E"/>
    <w:rsid w:val="001B3E9B"/>
    <w:rsid w:val="001B4536"/>
    <w:rsid w:val="001B463A"/>
    <w:rsid w:val="001B63CE"/>
    <w:rsid w:val="001B640E"/>
    <w:rsid w:val="001B7A18"/>
    <w:rsid w:val="001B7C08"/>
    <w:rsid w:val="001B7E2C"/>
    <w:rsid w:val="001C08A9"/>
    <w:rsid w:val="001C3C0B"/>
    <w:rsid w:val="001C44D7"/>
    <w:rsid w:val="001C4924"/>
    <w:rsid w:val="001C4EA6"/>
    <w:rsid w:val="001C5AD8"/>
    <w:rsid w:val="001C60BC"/>
    <w:rsid w:val="001D01E7"/>
    <w:rsid w:val="001D07A5"/>
    <w:rsid w:val="001D1489"/>
    <w:rsid w:val="001D1B37"/>
    <w:rsid w:val="001D34B9"/>
    <w:rsid w:val="001D3BB8"/>
    <w:rsid w:val="001D46F7"/>
    <w:rsid w:val="001D6267"/>
    <w:rsid w:val="001D65DD"/>
    <w:rsid w:val="001D6EC8"/>
    <w:rsid w:val="001D7405"/>
    <w:rsid w:val="001E0A20"/>
    <w:rsid w:val="001E1430"/>
    <w:rsid w:val="001E3FE6"/>
    <w:rsid w:val="001E5115"/>
    <w:rsid w:val="001E5904"/>
    <w:rsid w:val="001E61F4"/>
    <w:rsid w:val="001E64CD"/>
    <w:rsid w:val="001E77C8"/>
    <w:rsid w:val="001F08E1"/>
    <w:rsid w:val="001F0ECF"/>
    <w:rsid w:val="001F505E"/>
    <w:rsid w:val="001F7600"/>
    <w:rsid w:val="002005DF"/>
    <w:rsid w:val="00204FEC"/>
    <w:rsid w:val="002059F7"/>
    <w:rsid w:val="00206088"/>
    <w:rsid w:val="002112B7"/>
    <w:rsid w:val="00212007"/>
    <w:rsid w:val="00214EBB"/>
    <w:rsid w:val="0021586F"/>
    <w:rsid w:val="002173D2"/>
    <w:rsid w:val="0022020B"/>
    <w:rsid w:val="002220ED"/>
    <w:rsid w:val="00223D5F"/>
    <w:rsid w:val="00224406"/>
    <w:rsid w:val="0022528C"/>
    <w:rsid w:val="00226691"/>
    <w:rsid w:val="0022676A"/>
    <w:rsid w:val="0022680B"/>
    <w:rsid w:val="0022736D"/>
    <w:rsid w:val="00232B99"/>
    <w:rsid w:val="002338F8"/>
    <w:rsid w:val="00240230"/>
    <w:rsid w:val="00240E2D"/>
    <w:rsid w:val="0024344F"/>
    <w:rsid w:val="002479CC"/>
    <w:rsid w:val="00247FD6"/>
    <w:rsid w:val="00250487"/>
    <w:rsid w:val="00250B30"/>
    <w:rsid w:val="00254F93"/>
    <w:rsid w:val="00255CCE"/>
    <w:rsid w:val="002566EE"/>
    <w:rsid w:val="002571A4"/>
    <w:rsid w:val="002576C8"/>
    <w:rsid w:val="00260411"/>
    <w:rsid w:val="00260F15"/>
    <w:rsid w:val="00265BDB"/>
    <w:rsid w:val="002668B0"/>
    <w:rsid w:val="00266D4F"/>
    <w:rsid w:val="0026706F"/>
    <w:rsid w:val="002703DD"/>
    <w:rsid w:val="002707B2"/>
    <w:rsid w:val="00270894"/>
    <w:rsid w:val="0027132C"/>
    <w:rsid w:val="0027274E"/>
    <w:rsid w:val="00272887"/>
    <w:rsid w:val="00272FE8"/>
    <w:rsid w:val="00273D3E"/>
    <w:rsid w:val="00273F6E"/>
    <w:rsid w:val="00277892"/>
    <w:rsid w:val="00282DA1"/>
    <w:rsid w:val="0028390F"/>
    <w:rsid w:val="00284C04"/>
    <w:rsid w:val="00285FB6"/>
    <w:rsid w:val="002937C2"/>
    <w:rsid w:val="00293A44"/>
    <w:rsid w:val="0029475D"/>
    <w:rsid w:val="00296559"/>
    <w:rsid w:val="0029AB52"/>
    <w:rsid w:val="002A1E7C"/>
    <w:rsid w:val="002A2D98"/>
    <w:rsid w:val="002A3E8E"/>
    <w:rsid w:val="002A75BF"/>
    <w:rsid w:val="002A7CE8"/>
    <w:rsid w:val="002B1886"/>
    <w:rsid w:val="002B24F8"/>
    <w:rsid w:val="002B3060"/>
    <w:rsid w:val="002B5260"/>
    <w:rsid w:val="002B528B"/>
    <w:rsid w:val="002B5E19"/>
    <w:rsid w:val="002B6420"/>
    <w:rsid w:val="002B7A1B"/>
    <w:rsid w:val="002C01AD"/>
    <w:rsid w:val="002C0C6B"/>
    <w:rsid w:val="002C0FA5"/>
    <w:rsid w:val="002C464F"/>
    <w:rsid w:val="002C50CE"/>
    <w:rsid w:val="002C5B38"/>
    <w:rsid w:val="002C5E6C"/>
    <w:rsid w:val="002C6720"/>
    <w:rsid w:val="002C7995"/>
    <w:rsid w:val="002D0324"/>
    <w:rsid w:val="002D0CA6"/>
    <w:rsid w:val="002D199E"/>
    <w:rsid w:val="002D1EB8"/>
    <w:rsid w:val="002D317D"/>
    <w:rsid w:val="002D4A1D"/>
    <w:rsid w:val="002D4CB6"/>
    <w:rsid w:val="002D5150"/>
    <w:rsid w:val="002D562D"/>
    <w:rsid w:val="002D62F1"/>
    <w:rsid w:val="002D7022"/>
    <w:rsid w:val="002E0B0A"/>
    <w:rsid w:val="002E15A2"/>
    <w:rsid w:val="002E28B2"/>
    <w:rsid w:val="002E3792"/>
    <w:rsid w:val="002E37BA"/>
    <w:rsid w:val="002E3B36"/>
    <w:rsid w:val="002E42EC"/>
    <w:rsid w:val="002E5E99"/>
    <w:rsid w:val="002E66E4"/>
    <w:rsid w:val="002F1050"/>
    <w:rsid w:val="002F13AF"/>
    <w:rsid w:val="002F3551"/>
    <w:rsid w:val="002F4DF5"/>
    <w:rsid w:val="002F5E48"/>
    <w:rsid w:val="002F5FEF"/>
    <w:rsid w:val="002F72BD"/>
    <w:rsid w:val="002F7F7F"/>
    <w:rsid w:val="003011A3"/>
    <w:rsid w:val="003044D1"/>
    <w:rsid w:val="00310AB2"/>
    <w:rsid w:val="00312BDA"/>
    <w:rsid w:val="00312C12"/>
    <w:rsid w:val="00313D0E"/>
    <w:rsid w:val="00314020"/>
    <w:rsid w:val="003145CA"/>
    <w:rsid w:val="00315605"/>
    <w:rsid w:val="0031722B"/>
    <w:rsid w:val="0032333A"/>
    <w:rsid w:val="003240ED"/>
    <w:rsid w:val="003241F4"/>
    <w:rsid w:val="00325F56"/>
    <w:rsid w:val="00330250"/>
    <w:rsid w:val="00331D7C"/>
    <w:rsid w:val="003320E1"/>
    <w:rsid w:val="0033284D"/>
    <w:rsid w:val="003331A0"/>
    <w:rsid w:val="00334D68"/>
    <w:rsid w:val="00335164"/>
    <w:rsid w:val="00337B96"/>
    <w:rsid w:val="00342495"/>
    <w:rsid w:val="003434E3"/>
    <w:rsid w:val="00343CF7"/>
    <w:rsid w:val="0034499C"/>
    <w:rsid w:val="00344EB8"/>
    <w:rsid w:val="00345214"/>
    <w:rsid w:val="00346C58"/>
    <w:rsid w:val="00347074"/>
    <w:rsid w:val="00347355"/>
    <w:rsid w:val="00347F31"/>
    <w:rsid w:val="003507DC"/>
    <w:rsid w:val="00352321"/>
    <w:rsid w:val="0035527D"/>
    <w:rsid w:val="0035753F"/>
    <w:rsid w:val="00357681"/>
    <w:rsid w:val="00357EBB"/>
    <w:rsid w:val="00360CCE"/>
    <w:rsid w:val="00362257"/>
    <w:rsid w:val="00363102"/>
    <w:rsid w:val="0036315B"/>
    <w:rsid w:val="00365A3A"/>
    <w:rsid w:val="00365D63"/>
    <w:rsid w:val="003668D2"/>
    <w:rsid w:val="0036791A"/>
    <w:rsid w:val="00371D83"/>
    <w:rsid w:val="003750C7"/>
    <w:rsid w:val="00375F56"/>
    <w:rsid w:val="00376761"/>
    <w:rsid w:val="00376AA8"/>
    <w:rsid w:val="00377EF2"/>
    <w:rsid w:val="003808C0"/>
    <w:rsid w:val="0038211A"/>
    <w:rsid w:val="00382412"/>
    <w:rsid w:val="003825B4"/>
    <w:rsid w:val="0038300D"/>
    <w:rsid w:val="003833FC"/>
    <w:rsid w:val="00383D89"/>
    <w:rsid w:val="0038444C"/>
    <w:rsid w:val="0038545E"/>
    <w:rsid w:val="00385FE3"/>
    <w:rsid w:val="0038671B"/>
    <w:rsid w:val="003870FF"/>
    <w:rsid w:val="00387670"/>
    <w:rsid w:val="0038E83C"/>
    <w:rsid w:val="003913AB"/>
    <w:rsid w:val="003919E9"/>
    <w:rsid w:val="00391A8D"/>
    <w:rsid w:val="00391BCF"/>
    <w:rsid w:val="00394C80"/>
    <w:rsid w:val="00396510"/>
    <w:rsid w:val="00397B43"/>
    <w:rsid w:val="003A281B"/>
    <w:rsid w:val="003A2FA2"/>
    <w:rsid w:val="003A3C22"/>
    <w:rsid w:val="003A40C4"/>
    <w:rsid w:val="003A5467"/>
    <w:rsid w:val="003A5521"/>
    <w:rsid w:val="003A6D60"/>
    <w:rsid w:val="003A79C7"/>
    <w:rsid w:val="003B3E0E"/>
    <w:rsid w:val="003B46D0"/>
    <w:rsid w:val="003B4B79"/>
    <w:rsid w:val="003B5008"/>
    <w:rsid w:val="003B598C"/>
    <w:rsid w:val="003B5B17"/>
    <w:rsid w:val="003B6A87"/>
    <w:rsid w:val="003C04D4"/>
    <w:rsid w:val="003C07AD"/>
    <w:rsid w:val="003C40A9"/>
    <w:rsid w:val="003C41BB"/>
    <w:rsid w:val="003C50F1"/>
    <w:rsid w:val="003C731D"/>
    <w:rsid w:val="003D04C9"/>
    <w:rsid w:val="003D0B47"/>
    <w:rsid w:val="003D3A49"/>
    <w:rsid w:val="003D3E57"/>
    <w:rsid w:val="003D3FAC"/>
    <w:rsid w:val="003D43F4"/>
    <w:rsid w:val="003D4691"/>
    <w:rsid w:val="003D6234"/>
    <w:rsid w:val="003D68F4"/>
    <w:rsid w:val="003D6B20"/>
    <w:rsid w:val="003D7419"/>
    <w:rsid w:val="003E0481"/>
    <w:rsid w:val="003E2246"/>
    <w:rsid w:val="003E3D8E"/>
    <w:rsid w:val="003E3E49"/>
    <w:rsid w:val="003E43D2"/>
    <w:rsid w:val="003E471D"/>
    <w:rsid w:val="003E4832"/>
    <w:rsid w:val="003E575A"/>
    <w:rsid w:val="003E65A5"/>
    <w:rsid w:val="003F2F66"/>
    <w:rsid w:val="003F36CD"/>
    <w:rsid w:val="003F444B"/>
    <w:rsid w:val="003F47D8"/>
    <w:rsid w:val="003F6197"/>
    <w:rsid w:val="003F6EB4"/>
    <w:rsid w:val="003F7F7A"/>
    <w:rsid w:val="00401B8E"/>
    <w:rsid w:val="00401C74"/>
    <w:rsid w:val="004055C3"/>
    <w:rsid w:val="00410953"/>
    <w:rsid w:val="00411610"/>
    <w:rsid w:val="00411694"/>
    <w:rsid w:val="0041334D"/>
    <w:rsid w:val="004136E4"/>
    <w:rsid w:val="00413ADB"/>
    <w:rsid w:val="00413B60"/>
    <w:rsid w:val="00414B36"/>
    <w:rsid w:val="00422AA3"/>
    <w:rsid w:val="00423BC2"/>
    <w:rsid w:val="00425AD7"/>
    <w:rsid w:val="0042610C"/>
    <w:rsid w:val="0042728B"/>
    <w:rsid w:val="00430751"/>
    <w:rsid w:val="00430E73"/>
    <w:rsid w:val="0043185C"/>
    <w:rsid w:val="004327E1"/>
    <w:rsid w:val="004328E0"/>
    <w:rsid w:val="004339A3"/>
    <w:rsid w:val="00434874"/>
    <w:rsid w:val="0043602D"/>
    <w:rsid w:val="00437EE9"/>
    <w:rsid w:val="00440862"/>
    <w:rsid w:val="00442880"/>
    <w:rsid w:val="00442A7A"/>
    <w:rsid w:val="00443BC4"/>
    <w:rsid w:val="00447546"/>
    <w:rsid w:val="004501C2"/>
    <w:rsid w:val="0045249F"/>
    <w:rsid w:val="0045411F"/>
    <w:rsid w:val="00454BD9"/>
    <w:rsid w:val="00457F11"/>
    <w:rsid w:val="004619D6"/>
    <w:rsid w:val="00462914"/>
    <w:rsid w:val="00462EAD"/>
    <w:rsid w:val="004636CE"/>
    <w:rsid w:val="004641AF"/>
    <w:rsid w:val="0046499E"/>
    <w:rsid w:val="0046500A"/>
    <w:rsid w:val="00465FEF"/>
    <w:rsid w:val="0046741C"/>
    <w:rsid w:val="00470EDB"/>
    <w:rsid w:val="00475173"/>
    <w:rsid w:val="0047569F"/>
    <w:rsid w:val="00476DF8"/>
    <w:rsid w:val="004829A9"/>
    <w:rsid w:val="004834FC"/>
    <w:rsid w:val="00484E86"/>
    <w:rsid w:val="00485BA7"/>
    <w:rsid w:val="004875E1"/>
    <w:rsid w:val="00487710"/>
    <w:rsid w:val="00487856"/>
    <w:rsid w:val="00487A7F"/>
    <w:rsid w:val="00490035"/>
    <w:rsid w:val="00491192"/>
    <w:rsid w:val="00493AD1"/>
    <w:rsid w:val="00494FDF"/>
    <w:rsid w:val="004952DE"/>
    <w:rsid w:val="0049599D"/>
    <w:rsid w:val="00495FB1"/>
    <w:rsid w:val="0049640E"/>
    <w:rsid w:val="004966C1"/>
    <w:rsid w:val="004A2670"/>
    <w:rsid w:val="004A36F6"/>
    <w:rsid w:val="004A4C39"/>
    <w:rsid w:val="004A7405"/>
    <w:rsid w:val="004B0E5D"/>
    <w:rsid w:val="004B105C"/>
    <w:rsid w:val="004B1D7F"/>
    <w:rsid w:val="004B216F"/>
    <w:rsid w:val="004B29D1"/>
    <w:rsid w:val="004B4B48"/>
    <w:rsid w:val="004B4BF6"/>
    <w:rsid w:val="004B7A8C"/>
    <w:rsid w:val="004C06E9"/>
    <w:rsid w:val="004C11FE"/>
    <w:rsid w:val="004C155D"/>
    <w:rsid w:val="004C2268"/>
    <w:rsid w:val="004C4224"/>
    <w:rsid w:val="004C434E"/>
    <w:rsid w:val="004C46DB"/>
    <w:rsid w:val="004C4855"/>
    <w:rsid w:val="004C5137"/>
    <w:rsid w:val="004C6AAA"/>
    <w:rsid w:val="004C6E6C"/>
    <w:rsid w:val="004C7127"/>
    <w:rsid w:val="004C7FF5"/>
    <w:rsid w:val="004D00B0"/>
    <w:rsid w:val="004D103E"/>
    <w:rsid w:val="004D3A49"/>
    <w:rsid w:val="004D45A9"/>
    <w:rsid w:val="004D4A81"/>
    <w:rsid w:val="004D78FB"/>
    <w:rsid w:val="004E2C13"/>
    <w:rsid w:val="004E2CF9"/>
    <w:rsid w:val="004E3D65"/>
    <w:rsid w:val="004E5ECC"/>
    <w:rsid w:val="004E5F5C"/>
    <w:rsid w:val="004E6931"/>
    <w:rsid w:val="004F1013"/>
    <w:rsid w:val="004F18ED"/>
    <w:rsid w:val="004F4AD5"/>
    <w:rsid w:val="004F4EB9"/>
    <w:rsid w:val="004F60B2"/>
    <w:rsid w:val="004F6635"/>
    <w:rsid w:val="004F7310"/>
    <w:rsid w:val="004F7F96"/>
    <w:rsid w:val="0050136C"/>
    <w:rsid w:val="00503EA1"/>
    <w:rsid w:val="00505478"/>
    <w:rsid w:val="00505491"/>
    <w:rsid w:val="00511373"/>
    <w:rsid w:val="00512FDA"/>
    <w:rsid w:val="005162A6"/>
    <w:rsid w:val="00517E71"/>
    <w:rsid w:val="00520221"/>
    <w:rsid w:val="00520352"/>
    <w:rsid w:val="00522765"/>
    <w:rsid w:val="005230AD"/>
    <w:rsid w:val="00523BB1"/>
    <w:rsid w:val="0052638F"/>
    <w:rsid w:val="00527870"/>
    <w:rsid w:val="00532ACE"/>
    <w:rsid w:val="00533484"/>
    <w:rsid w:val="00537038"/>
    <w:rsid w:val="00540F02"/>
    <w:rsid w:val="005411B9"/>
    <w:rsid w:val="005426E1"/>
    <w:rsid w:val="005436AE"/>
    <w:rsid w:val="00546044"/>
    <w:rsid w:val="005474B9"/>
    <w:rsid w:val="00547E8B"/>
    <w:rsid w:val="0055041B"/>
    <w:rsid w:val="0055089D"/>
    <w:rsid w:val="005516CE"/>
    <w:rsid w:val="00551930"/>
    <w:rsid w:val="00551A99"/>
    <w:rsid w:val="00552419"/>
    <w:rsid w:val="0055430D"/>
    <w:rsid w:val="0055666E"/>
    <w:rsid w:val="00556F19"/>
    <w:rsid w:val="005578BF"/>
    <w:rsid w:val="00562E89"/>
    <w:rsid w:val="00565298"/>
    <w:rsid w:val="00565A2F"/>
    <w:rsid w:val="005664F3"/>
    <w:rsid w:val="00570192"/>
    <w:rsid w:val="00570EC9"/>
    <w:rsid w:val="005718FA"/>
    <w:rsid w:val="00573498"/>
    <w:rsid w:val="00573733"/>
    <w:rsid w:val="005739FB"/>
    <w:rsid w:val="0057466C"/>
    <w:rsid w:val="00575297"/>
    <w:rsid w:val="00576675"/>
    <w:rsid w:val="0057F6C5"/>
    <w:rsid w:val="005811A0"/>
    <w:rsid w:val="00581382"/>
    <w:rsid w:val="0058155E"/>
    <w:rsid w:val="00584B40"/>
    <w:rsid w:val="00584FFC"/>
    <w:rsid w:val="0058621B"/>
    <w:rsid w:val="00595AD5"/>
    <w:rsid w:val="00595BE6"/>
    <w:rsid w:val="00596257"/>
    <w:rsid w:val="005973BC"/>
    <w:rsid w:val="005A0597"/>
    <w:rsid w:val="005A134A"/>
    <w:rsid w:val="005A1975"/>
    <w:rsid w:val="005A1D20"/>
    <w:rsid w:val="005A24A7"/>
    <w:rsid w:val="005A3B24"/>
    <w:rsid w:val="005A409A"/>
    <w:rsid w:val="005A42E0"/>
    <w:rsid w:val="005A455C"/>
    <w:rsid w:val="005A45D6"/>
    <w:rsid w:val="005A52A5"/>
    <w:rsid w:val="005A545C"/>
    <w:rsid w:val="005A72BB"/>
    <w:rsid w:val="005B0154"/>
    <w:rsid w:val="005B283D"/>
    <w:rsid w:val="005B2E62"/>
    <w:rsid w:val="005B4EFE"/>
    <w:rsid w:val="005B638C"/>
    <w:rsid w:val="005B7A65"/>
    <w:rsid w:val="005C0565"/>
    <w:rsid w:val="005C3B1E"/>
    <w:rsid w:val="005C3E23"/>
    <w:rsid w:val="005C41D1"/>
    <w:rsid w:val="005C4740"/>
    <w:rsid w:val="005C61CF"/>
    <w:rsid w:val="005C76A5"/>
    <w:rsid w:val="005D03AE"/>
    <w:rsid w:val="005D196F"/>
    <w:rsid w:val="005D2EB0"/>
    <w:rsid w:val="005D3F6E"/>
    <w:rsid w:val="005D3F97"/>
    <w:rsid w:val="005D722B"/>
    <w:rsid w:val="005E016B"/>
    <w:rsid w:val="005E134C"/>
    <w:rsid w:val="005E1CF8"/>
    <w:rsid w:val="005E2709"/>
    <w:rsid w:val="005E6224"/>
    <w:rsid w:val="005E72D0"/>
    <w:rsid w:val="005E7F07"/>
    <w:rsid w:val="005F0131"/>
    <w:rsid w:val="005F238B"/>
    <w:rsid w:val="005F7149"/>
    <w:rsid w:val="005F7EDB"/>
    <w:rsid w:val="00600AEC"/>
    <w:rsid w:val="00600EFC"/>
    <w:rsid w:val="00601570"/>
    <w:rsid w:val="006035E8"/>
    <w:rsid w:val="00604078"/>
    <w:rsid w:val="0060430D"/>
    <w:rsid w:val="00604891"/>
    <w:rsid w:val="0060525C"/>
    <w:rsid w:val="00606328"/>
    <w:rsid w:val="00606BFE"/>
    <w:rsid w:val="006075DE"/>
    <w:rsid w:val="006104D4"/>
    <w:rsid w:val="0061371B"/>
    <w:rsid w:val="00617A98"/>
    <w:rsid w:val="00617E78"/>
    <w:rsid w:val="006205F7"/>
    <w:rsid w:val="00620D31"/>
    <w:rsid w:val="006237B2"/>
    <w:rsid w:val="006272F7"/>
    <w:rsid w:val="006300E2"/>
    <w:rsid w:val="00630C23"/>
    <w:rsid w:val="00631A22"/>
    <w:rsid w:val="00631BCB"/>
    <w:rsid w:val="0063658E"/>
    <w:rsid w:val="00636FA7"/>
    <w:rsid w:val="00637034"/>
    <w:rsid w:val="0064328E"/>
    <w:rsid w:val="00643D46"/>
    <w:rsid w:val="00643FB7"/>
    <w:rsid w:val="00643FFA"/>
    <w:rsid w:val="0064467F"/>
    <w:rsid w:val="0064537C"/>
    <w:rsid w:val="006459F1"/>
    <w:rsid w:val="00645FF2"/>
    <w:rsid w:val="00647D9D"/>
    <w:rsid w:val="006519C0"/>
    <w:rsid w:val="00656059"/>
    <w:rsid w:val="00656380"/>
    <w:rsid w:val="006603D6"/>
    <w:rsid w:val="00662B43"/>
    <w:rsid w:val="00663D44"/>
    <w:rsid w:val="0066558E"/>
    <w:rsid w:val="00666364"/>
    <w:rsid w:val="00674651"/>
    <w:rsid w:val="00674654"/>
    <w:rsid w:val="006747E7"/>
    <w:rsid w:val="00675392"/>
    <w:rsid w:val="006755C4"/>
    <w:rsid w:val="0067565E"/>
    <w:rsid w:val="0067587C"/>
    <w:rsid w:val="00676A12"/>
    <w:rsid w:val="00676B97"/>
    <w:rsid w:val="006807E1"/>
    <w:rsid w:val="006832B2"/>
    <w:rsid w:val="00684EC2"/>
    <w:rsid w:val="006872AD"/>
    <w:rsid w:val="00687903"/>
    <w:rsid w:val="006927A7"/>
    <w:rsid w:val="00692D95"/>
    <w:rsid w:val="006942EA"/>
    <w:rsid w:val="00695E79"/>
    <w:rsid w:val="00696B2D"/>
    <w:rsid w:val="006A210A"/>
    <w:rsid w:val="006A2876"/>
    <w:rsid w:val="006A4713"/>
    <w:rsid w:val="006A4742"/>
    <w:rsid w:val="006A6BAA"/>
    <w:rsid w:val="006B0E43"/>
    <w:rsid w:val="006B134C"/>
    <w:rsid w:val="006B1803"/>
    <w:rsid w:val="006B4BC1"/>
    <w:rsid w:val="006B565C"/>
    <w:rsid w:val="006B5BB3"/>
    <w:rsid w:val="006B6338"/>
    <w:rsid w:val="006B6681"/>
    <w:rsid w:val="006B6F66"/>
    <w:rsid w:val="006C077F"/>
    <w:rsid w:val="006C0F5F"/>
    <w:rsid w:val="006C2707"/>
    <w:rsid w:val="006C4E56"/>
    <w:rsid w:val="006C4FFF"/>
    <w:rsid w:val="006C687D"/>
    <w:rsid w:val="006C6E71"/>
    <w:rsid w:val="006C725C"/>
    <w:rsid w:val="006C7933"/>
    <w:rsid w:val="006C79A4"/>
    <w:rsid w:val="006D08AB"/>
    <w:rsid w:val="006D17AA"/>
    <w:rsid w:val="006D1A65"/>
    <w:rsid w:val="006D677B"/>
    <w:rsid w:val="006D7632"/>
    <w:rsid w:val="006D7F99"/>
    <w:rsid w:val="006E0C65"/>
    <w:rsid w:val="006E2722"/>
    <w:rsid w:val="006E2AEF"/>
    <w:rsid w:val="006E3ECB"/>
    <w:rsid w:val="006E4A54"/>
    <w:rsid w:val="006E5AA1"/>
    <w:rsid w:val="006E6501"/>
    <w:rsid w:val="006E6601"/>
    <w:rsid w:val="006E7AC6"/>
    <w:rsid w:val="006F00C1"/>
    <w:rsid w:val="006F0483"/>
    <w:rsid w:val="006F309B"/>
    <w:rsid w:val="00700D1D"/>
    <w:rsid w:val="007030A7"/>
    <w:rsid w:val="00703A6B"/>
    <w:rsid w:val="00703B20"/>
    <w:rsid w:val="00704102"/>
    <w:rsid w:val="00704F61"/>
    <w:rsid w:val="007061A7"/>
    <w:rsid w:val="007063A2"/>
    <w:rsid w:val="0070644C"/>
    <w:rsid w:val="0070665A"/>
    <w:rsid w:val="007127D0"/>
    <w:rsid w:val="007129EF"/>
    <w:rsid w:val="00713300"/>
    <w:rsid w:val="00713454"/>
    <w:rsid w:val="0071382A"/>
    <w:rsid w:val="0071520A"/>
    <w:rsid w:val="00716164"/>
    <w:rsid w:val="0071719F"/>
    <w:rsid w:val="00722B35"/>
    <w:rsid w:val="00723863"/>
    <w:rsid w:val="0072540D"/>
    <w:rsid w:val="00725C8B"/>
    <w:rsid w:val="00731117"/>
    <w:rsid w:val="0073142D"/>
    <w:rsid w:val="007314A0"/>
    <w:rsid w:val="00731C6D"/>
    <w:rsid w:val="0073381F"/>
    <w:rsid w:val="007338FC"/>
    <w:rsid w:val="00733CC6"/>
    <w:rsid w:val="00735463"/>
    <w:rsid w:val="007372D2"/>
    <w:rsid w:val="0073799C"/>
    <w:rsid w:val="00741B84"/>
    <w:rsid w:val="0074202B"/>
    <w:rsid w:val="00742A46"/>
    <w:rsid w:val="00745F43"/>
    <w:rsid w:val="00747AFC"/>
    <w:rsid w:val="00750AAD"/>
    <w:rsid w:val="00750B96"/>
    <w:rsid w:val="00750D3E"/>
    <w:rsid w:val="00751ADD"/>
    <w:rsid w:val="007523BB"/>
    <w:rsid w:val="00752792"/>
    <w:rsid w:val="00755D9A"/>
    <w:rsid w:val="00756DBA"/>
    <w:rsid w:val="007576B2"/>
    <w:rsid w:val="0075B165"/>
    <w:rsid w:val="007602A6"/>
    <w:rsid w:val="007628F9"/>
    <w:rsid w:val="007638E2"/>
    <w:rsid w:val="007649C5"/>
    <w:rsid w:val="00765A47"/>
    <w:rsid w:val="00767599"/>
    <w:rsid w:val="007713F2"/>
    <w:rsid w:val="00772039"/>
    <w:rsid w:val="00772B37"/>
    <w:rsid w:val="00772E32"/>
    <w:rsid w:val="0077325F"/>
    <w:rsid w:val="00773D8C"/>
    <w:rsid w:val="007741DA"/>
    <w:rsid w:val="00774EA1"/>
    <w:rsid w:val="00777D04"/>
    <w:rsid w:val="0078088A"/>
    <w:rsid w:val="00782B38"/>
    <w:rsid w:val="00782B3F"/>
    <w:rsid w:val="007834E5"/>
    <w:rsid w:val="00785933"/>
    <w:rsid w:val="00786853"/>
    <w:rsid w:val="00786C8C"/>
    <w:rsid w:val="00790358"/>
    <w:rsid w:val="00791DF5"/>
    <w:rsid w:val="00791F7A"/>
    <w:rsid w:val="00792289"/>
    <w:rsid w:val="007927FD"/>
    <w:rsid w:val="00792D49"/>
    <w:rsid w:val="00793C03"/>
    <w:rsid w:val="00794EB5"/>
    <w:rsid w:val="00795021"/>
    <w:rsid w:val="00795528"/>
    <w:rsid w:val="007964FA"/>
    <w:rsid w:val="00796B9E"/>
    <w:rsid w:val="007A0118"/>
    <w:rsid w:val="007A08E0"/>
    <w:rsid w:val="007A1305"/>
    <w:rsid w:val="007A3649"/>
    <w:rsid w:val="007A46C1"/>
    <w:rsid w:val="007A5D1F"/>
    <w:rsid w:val="007A6CF6"/>
    <w:rsid w:val="007A71CC"/>
    <w:rsid w:val="007B1866"/>
    <w:rsid w:val="007B2D63"/>
    <w:rsid w:val="007B3228"/>
    <w:rsid w:val="007B4000"/>
    <w:rsid w:val="007B49D0"/>
    <w:rsid w:val="007B5019"/>
    <w:rsid w:val="007B51A3"/>
    <w:rsid w:val="007B53BF"/>
    <w:rsid w:val="007B5485"/>
    <w:rsid w:val="007C0842"/>
    <w:rsid w:val="007C16A9"/>
    <w:rsid w:val="007C2CF2"/>
    <w:rsid w:val="007C2EC2"/>
    <w:rsid w:val="007C4CAC"/>
    <w:rsid w:val="007C55CD"/>
    <w:rsid w:val="007C5DD2"/>
    <w:rsid w:val="007C67AE"/>
    <w:rsid w:val="007C6F04"/>
    <w:rsid w:val="007C7BB4"/>
    <w:rsid w:val="007D03BF"/>
    <w:rsid w:val="007D1028"/>
    <w:rsid w:val="007D1730"/>
    <w:rsid w:val="007D37CA"/>
    <w:rsid w:val="007D497C"/>
    <w:rsid w:val="007D4C5E"/>
    <w:rsid w:val="007D5402"/>
    <w:rsid w:val="007D6573"/>
    <w:rsid w:val="007D6CE4"/>
    <w:rsid w:val="007E1719"/>
    <w:rsid w:val="007E2DF3"/>
    <w:rsid w:val="007E4BD6"/>
    <w:rsid w:val="007E5F6B"/>
    <w:rsid w:val="007E7523"/>
    <w:rsid w:val="007F081E"/>
    <w:rsid w:val="007F0968"/>
    <w:rsid w:val="007F768E"/>
    <w:rsid w:val="008018E3"/>
    <w:rsid w:val="0080233B"/>
    <w:rsid w:val="00806F50"/>
    <w:rsid w:val="00810AF3"/>
    <w:rsid w:val="00813678"/>
    <w:rsid w:val="0081487F"/>
    <w:rsid w:val="00816BE5"/>
    <w:rsid w:val="00817C17"/>
    <w:rsid w:val="008260DD"/>
    <w:rsid w:val="00826101"/>
    <w:rsid w:val="00826DE8"/>
    <w:rsid w:val="00827696"/>
    <w:rsid w:val="00831936"/>
    <w:rsid w:val="00834A82"/>
    <w:rsid w:val="00835321"/>
    <w:rsid w:val="008377A7"/>
    <w:rsid w:val="0084093C"/>
    <w:rsid w:val="00843C5F"/>
    <w:rsid w:val="008450A8"/>
    <w:rsid w:val="00846FAC"/>
    <w:rsid w:val="00847CD6"/>
    <w:rsid w:val="00850388"/>
    <w:rsid w:val="008506C2"/>
    <w:rsid w:val="00852E0B"/>
    <w:rsid w:val="00852E5A"/>
    <w:rsid w:val="008549CE"/>
    <w:rsid w:val="0086060F"/>
    <w:rsid w:val="00862D6E"/>
    <w:rsid w:val="0086398F"/>
    <w:rsid w:val="00863A44"/>
    <w:rsid w:val="00864BFB"/>
    <w:rsid w:val="00864DE0"/>
    <w:rsid w:val="00864E8B"/>
    <w:rsid w:val="00865C85"/>
    <w:rsid w:val="00867344"/>
    <w:rsid w:val="00867719"/>
    <w:rsid w:val="00870715"/>
    <w:rsid w:val="008710C8"/>
    <w:rsid w:val="00871333"/>
    <w:rsid w:val="0087456B"/>
    <w:rsid w:val="00874A25"/>
    <w:rsid w:val="00877F02"/>
    <w:rsid w:val="00880A99"/>
    <w:rsid w:val="00883D16"/>
    <w:rsid w:val="008840A7"/>
    <w:rsid w:val="00887E98"/>
    <w:rsid w:val="008912F8"/>
    <w:rsid w:val="00891762"/>
    <w:rsid w:val="00892455"/>
    <w:rsid w:val="008931BC"/>
    <w:rsid w:val="00895AF5"/>
    <w:rsid w:val="00896894"/>
    <w:rsid w:val="00896E96"/>
    <w:rsid w:val="00897D54"/>
    <w:rsid w:val="0089986E"/>
    <w:rsid w:val="008A0ABB"/>
    <w:rsid w:val="008A6A06"/>
    <w:rsid w:val="008B012B"/>
    <w:rsid w:val="008B0B7B"/>
    <w:rsid w:val="008B1426"/>
    <w:rsid w:val="008B168E"/>
    <w:rsid w:val="008B1ACB"/>
    <w:rsid w:val="008B1C3C"/>
    <w:rsid w:val="008B1E0E"/>
    <w:rsid w:val="008B2768"/>
    <w:rsid w:val="008B4E47"/>
    <w:rsid w:val="008B54D2"/>
    <w:rsid w:val="008B5939"/>
    <w:rsid w:val="008B5B15"/>
    <w:rsid w:val="008B6127"/>
    <w:rsid w:val="008B6B00"/>
    <w:rsid w:val="008B6C81"/>
    <w:rsid w:val="008B6DD1"/>
    <w:rsid w:val="008C152A"/>
    <w:rsid w:val="008C2F36"/>
    <w:rsid w:val="008C4B8D"/>
    <w:rsid w:val="008C4DC9"/>
    <w:rsid w:val="008D1CE4"/>
    <w:rsid w:val="008D27A5"/>
    <w:rsid w:val="008D3595"/>
    <w:rsid w:val="008D396B"/>
    <w:rsid w:val="008D4CC4"/>
    <w:rsid w:val="008D5330"/>
    <w:rsid w:val="008D614B"/>
    <w:rsid w:val="008D6F73"/>
    <w:rsid w:val="008D7EE3"/>
    <w:rsid w:val="008E347E"/>
    <w:rsid w:val="008E37A8"/>
    <w:rsid w:val="008E43CE"/>
    <w:rsid w:val="008E459C"/>
    <w:rsid w:val="008E47E1"/>
    <w:rsid w:val="008E6CB8"/>
    <w:rsid w:val="008E7B86"/>
    <w:rsid w:val="008F0969"/>
    <w:rsid w:val="008F09DA"/>
    <w:rsid w:val="008F163A"/>
    <w:rsid w:val="008F2651"/>
    <w:rsid w:val="008F3A18"/>
    <w:rsid w:val="008F3ECD"/>
    <w:rsid w:val="008F4BA2"/>
    <w:rsid w:val="008F6680"/>
    <w:rsid w:val="00900A7B"/>
    <w:rsid w:val="00901757"/>
    <w:rsid w:val="00901B2E"/>
    <w:rsid w:val="009024CC"/>
    <w:rsid w:val="00902575"/>
    <w:rsid w:val="0090602A"/>
    <w:rsid w:val="009109F2"/>
    <w:rsid w:val="00910B28"/>
    <w:rsid w:val="00911532"/>
    <w:rsid w:val="00911679"/>
    <w:rsid w:val="00911963"/>
    <w:rsid w:val="00911AA0"/>
    <w:rsid w:val="0091573F"/>
    <w:rsid w:val="0091784A"/>
    <w:rsid w:val="009204D1"/>
    <w:rsid w:val="009224FA"/>
    <w:rsid w:val="00922BDE"/>
    <w:rsid w:val="0092379B"/>
    <w:rsid w:val="00923888"/>
    <w:rsid w:val="00925E11"/>
    <w:rsid w:val="009260B3"/>
    <w:rsid w:val="00926A5C"/>
    <w:rsid w:val="00926F3B"/>
    <w:rsid w:val="00931BEC"/>
    <w:rsid w:val="00932BBB"/>
    <w:rsid w:val="00933FE9"/>
    <w:rsid w:val="009345C9"/>
    <w:rsid w:val="00935C68"/>
    <w:rsid w:val="0093773E"/>
    <w:rsid w:val="00941BBC"/>
    <w:rsid w:val="00942509"/>
    <w:rsid w:val="00942B24"/>
    <w:rsid w:val="009503C4"/>
    <w:rsid w:val="009510DC"/>
    <w:rsid w:val="00951A13"/>
    <w:rsid w:val="00951FB8"/>
    <w:rsid w:val="00954DD9"/>
    <w:rsid w:val="00956895"/>
    <w:rsid w:val="009568CA"/>
    <w:rsid w:val="00961400"/>
    <w:rsid w:val="00961C78"/>
    <w:rsid w:val="00962199"/>
    <w:rsid w:val="00962340"/>
    <w:rsid w:val="00963052"/>
    <w:rsid w:val="00963741"/>
    <w:rsid w:val="0096523D"/>
    <w:rsid w:val="0096567F"/>
    <w:rsid w:val="009659B9"/>
    <w:rsid w:val="00967636"/>
    <w:rsid w:val="00970D55"/>
    <w:rsid w:val="00970DD0"/>
    <w:rsid w:val="00972031"/>
    <w:rsid w:val="00972C2F"/>
    <w:rsid w:val="009730E5"/>
    <w:rsid w:val="00973D05"/>
    <w:rsid w:val="009768E5"/>
    <w:rsid w:val="00976B55"/>
    <w:rsid w:val="00977088"/>
    <w:rsid w:val="0097764D"/>
    <w:rsid w:val="00977AE8"/>
    <w:rsid w:val="009804FB"/>
    <w:rsid w:val="00980919"/>
    <w:rsid w:val="00980ACA"/>
    <w:rsid w:val="00982646"/>
    <w:rsid w:val="0098535A"/>
    <w:rsid w:val="00986BA8"/>
    <w:rsid w:val="009905AD"/>
    <w:rsid w:val="00990B66"/>
    <w:rsid w:val="00991769"/>
    <w:rsid w:val="00995F58"/>
    <w:rsid w:val="009972CA"/>
    <w:rsid w:val="009973F8"/>
    <w:rsid w:val="00997798"/>
    <w:rsid w:val="009A17BB"/>
    <w:rsid w:val="009A18C8"/>
    <w:rsid w:val="009B0313"/>
    <w:rsid w:val="009B1AC6"/>
    <w:rsid w:val="009B3080"/>
    <w:rsid w:val="009B3AAB"/>
    <w:rsid w:val="009B422F"/>
    <w:rsid w:val="009B69BB"/>
    <w:rsid w:val="009B768A"/>
    <w:rsid w:val="009C013F"/>
    <w:rsid w:val="009C12A1"/>
    <w:rsid w:val="009C1A08"/>
    <w:rsid w:val="009C32CB"/>
    <w:rsid w:val="009C37A8"/>
    <w:rsid w:val="009C3E94"/>
    <w:rsid w:val="009C52B8"/>
    <w:rsid w:val="009C5593"/>
    <w:rsid w:val="009C7309"/>
    <w:rsid w:val="009C7953"/>
    <w:rsid w:val="009C7F32"/>
    <w:rsid w:val="009D1D4C"/>
    <w:rsid w:val="009D470E"/>
    <w:rsid w:val="009D6BFB"/>
    <w:rsid w:val="009D73C4"/>
    <w:rsid w:val="009E05AC"/>
    <w:rsid w:val="009E1480"/>
    <w:rsid w:val="009E1D58"/>
    <w:rsid w:val="009E2102"/>
    <w:rsid w:val="009E38FB"/>
    <w:rsid w:val="009E3DEE"/>
    <w:rsid w:val="009E4FB5"/>
    <w:rsid w:val="009E6093"/>
    <w:rsid w:val="009F1095"/>
    <w:rsid w:val="009F11D4"/>
    <w:rsid w:val="009F156A"/>
    <w:rsid w:val="009F22B9"/>
    <w:rsid w:val="009F2C27"/>
    <w:rsid w:val="009F3005"/>
    <w:rsid w:val="009F350C"/>
    <w:rsid w:val="009F4976"/>
    <w:rsid w:val="009F50C1"/>
    <w:rsid w:val="00A00206"/>
    <w:rsid w:val="00A00A83"/>
    <w:rsid w:val="00A0133A"/>
    <w:rsid w:val="00A0237A"/>
    <w:rsid w:val="00A02D79"/>
    <w:rsid w:val="00A02D85"/>
    <w:rsid w:val="00A03D7A"/>
    <w:rsid w:val="00A0441A"/>
    <w:rsid w:val="00A04B2D"/>
    <w:rsid w:val="00A04FEF"/>
    <w:rsid w:val="00A06444"/>
    <w:rsid w:val="00A071DA"/>
    <w:rsid w:val="00A1055F"/>
    <w:rsid w:val="00A1123A"/>
    <w:rsid w:val="00A13691"/>
    <w:rsid w:val="00A14F59"/>
    <w:rsid w:val="00A15106"/>
    <w:rsid w:val="00A162E2"/>
    <w:rsid w:val="00A16323"/>
    <w:rsid w:val="00A2065A"/>
    <w:rsid w:val="00A20B07"/>
    <w:rsid w:val="00A20C5D"/>
    <w:rsid w:val="00A24F8D"/>
    <w:rsid w:val="00A275EF"/>
    <w:rsid w:val="00A31A36"/>
    <w:rsid w:val="00A31FE9"/>
    <w:rsid w:val="00A356FC"/>
    <w:rsid w:val="00A35804"/>
    <w:rsid w:val="00A369B6"/>
    <w:rsid w:val="00A37A5E"/>
    <w:rsid w:val="00A405D1"/>
    <w:rsid w:val="00A42BFF"/>
    <w:rsid w:val="00A43F63"/>
    <w:rsid w:val="00A44E92"/>
    <w:rsid w:val="00A461BC"/>
    <w:rsid w:val="00A50123"/>
    <w:rsid w:val="00A50AD9"/>
    <w:rsid w:val="00A5160D"/>
    <w:rsid w:val="00A51800"/>
    <w:rsid w:val="00A52098"/>
    <w:rsid w:val="00A52FC9"/>
    <w:rsid w:val="00A53047"/>
    <w:rsid w:val="00A54C6A"/>
    <w:rsid w:val="00A5541F"/>
    <w:rsid w:val="00A56B79"/>
    <w:rsid w:val="00A56D79"/>
    <w:rsid w:val="00A57290"/>
    <w:rsid w:val="00A578E9"/>
    <w:rsid w:val="00A57932"/>
    <w:rsid w:val="00A57A0E"/>
    <w:rsid w:val="00A60B7F"/>
    <w:rsid w:val="00A62192"/>
    <w:rsid w:val="00A62F05"/>
    <w:rsid w:val="00A6319D"/>
    <w:rsid w:val="00A642B8"/>
    <w:rsid w:val="00A64AC9"/>
    <w:rsid w:val="00A65006"/>
    <w:rsid w:val="00A651A9"/>
    <w:rsid w:val="00A716D6"/>
    <w:rsid w:val="00A71E31"/>
    <w:rsid w:val="00A72740"/>
    <w:rsid w:val="00A738E8"/>
    <w:rsid w:val="00A74ABA"/>
    <w:rsid w:val="00A758FC"/>
    <w:rsid w:val="00A77584"/>
    <w:rsid w:val="00A77DFB"/>
    <w:rsid w:val="00A8032F"/>
    <w:rsid w:val="00A80D06"/>
    <w:rsid w:val="00A82C2B"/>
    <w:rsid w:val="00A85150"/>
    <w:rsid w:val="00A85207"/>
    <w:rsid w:val="00A85C16"/>
    <w:rsid w:val="00A8694E"/>
    <w:rsid w:val="00A91207"/>
    <w:rsid w:val="00A91BE2"/>
    <w:rsid w:val="00A91D22"/>
    <w:rsid w:val="00A91DBF"/>
    <w:rsid w:val="00A9349F"/>
    <w:rsid w:val="00A9389A"/>
    <w:rsid w:val="00A93D3F"/>
    <w:rsid w:val="00A9E511"/>
    <w:rsid w:val="00AA0202"/>
    <w:rsid w:val="00AA054D"/>
    <w:rsid w:val="00AA0AE6"/>
    <w:rsid w:val="00AA0C13"/>
    <w:rsid w:val="00AA194B"/>
    <w:rsid w:val="00AA3773"/>
    <w:rsid w:val="00AA6C2D"/>
    <w:rsid w:val="00AA6CEA"/>
    <w:rsid w:val="00AA713F"/>
    <w:rsid w:val="00AA78CC"/>
    <w:rsid w:val="00AA7EEA"/>
    <w:rsid w:val="00AB098D"/>
    <w:rsid w:val="00AB1E39"/>
    <w:rsid w:val="00AB3209"/>
    <w:rsid w:val="00AB46A9"/>
    <w:rsid w:val="00AB47EC"/>
    <w:rsid w:val="00AB4CD1"/>
    <w:rsid w:val="00AB564B"/>
    <w:rsid w:val="00AB59E1"/>
    <w:rsid w:val="00AB7286"/>
    <w:rsid w:val="00AB7B16"/>
    <w:rsid w:val="00AC058B"/>
    <w:rsid w:val="00AC0656"/>
    <w:rsid w:val="00AC0667"/>
    <w:rsid w:val="00AC0844"/>
    <w:rsid w:val="00AC0D35"/>
    <w:rsid w:val="00AC0D56"/>
    <w:rsid w:val="00AC140D"/>
    <w:rsid w:val="00AC491B"/>
    <w:rsid w:val="00AC4F1F"/>
    <w:rsid w:val="00AC5274"/>
    <w:rsid w:val="00AC55E7"/>
    <w:rsid w:val="00AC7F1D"/>
    <w:rsid w:val="00ACB5E0"/>
    <w:rsid w:val="00AD097D"/>
    <w:rsid w:val="00AD1051"/>
    <w:rsid w:val="00AD1A1E"/>
    <w:rsid w:val="00AD20F3"/>
    <w:rsid w:val="00AD21E4"/>
    <w:rsid w:val="00AD25F3"/>
    <w:rsid w:val="00AD2D8B"/>
    <w:rsid w:val="00AD5B89"/>
    <w:rsid w:val="00AE0630"/>
    <w:rsid w:val="00AE0B0C"/>
    <w:rsid w:val="00AE0E6C"/>
    <w:rsid w:val="00AE13FA"/>
    <w:rsid w:val="00AE228B"/>
    <w:rsid w:val="00AE33E4"/>
    <w:rsid w:val="00AE3912"/>
    <w:rsid w:val="00AE3F27"/>
    <w:rsid w:val="00AE6828"/>
    <w:rsid w:val="00AF426E"/>
    <w:rsid w:val="00AF47F4"/>
    <w:rsid w:val="00AF6449"/>
    <w:rsid w:val="00B010AF"/>
    <w:rsid w:val="00B0289E"/>
    <w:rsid w:val="00B03CC4"/>
    <w:rsid w:val="00B061A5"/>
    <w:rsid w:val="00B06F6F"/>
    <w:rsid w:val="00B06FFD"/>
    <w:rsid w:val="00B07974"/>
    <w:rsid w:val="00B07FE6"/>
    <w:rsid w:val="00B103A6"/>
    <w:rsid w:val="00B10894"/>
    <w:rsid w:val="00B12A26"/>
    <w:rsid w:val="00B132CC"/>
    <w:rsid w:val="00B14B02"/>
    <w:rsid w:val="00B1602E"/>
    <w:rsid w:val="00B16816"/>
    <w:rsid w:val="00B178AB"/>
    <w:rsid w:val="00B20D24"/>
    <w:rsid w:val="00B23C80"/>
    <w:rsid w:val="00B24347"/>
    <w:rsid w:val="00B255A5"/>
    <w:rsid w:val="00B273D7"/>
    <w:rsid w:val="00B278BE"/>
    <w:rsid w:val="00B27A4F"/>
    <w:rsid w:val="00B30318"/>
    <w:rsid w:val="00B329A0"/>
    <w:rsid w:val="00B33206"/>
    <w:rsid w:val="00B3323D"/>
    <w:rsid w:val="00B33F9A"/>
    <w:rsid w:val="00B34CB6"/>
    <w:rsid w:val="00B35DC9"/>
    <w:rsid w:val="00B36146"/>
    <w:rsid w:val="00B37AA0"/>
    <w:rsid w:val="00B4027E"/>
    <w:rsid w:val="00B409AF"/>
    <w:rsid w:val="00B41F40"/>
    <w:rsid w:val="00B42F5B"/>
    <w:rsid w:val="00B4499C"/>
    <w:rsid w:val="00B44DDD"/>
    <w:rsid w:val="00B4529A"/>
    <w:rsid w:val="00B461E2"/>
    <w:rsid w:val="00B46943"/>
    <w:rsid w:val="00B472D9"/>
    <w:rsid w:val="00B502D9"/>
    <w:rsid w:val="00B529DF"/>
    <w:rsid w:val="00B53A17"/>
    <w:rsid w:val="00B53AC6"/>
    <w:rsid w:val="00B53C44"/>
    <w:rsid w:val="00B53D50"/>
    <w:rsid w:val="00B54E10"/>
    <w:rsid w:val="00B56A50"/>
    <w:rsid w:val="00B5725D"/>
    <w:rsid w:val="00B608D4"/>
    <w:rsid w:val="00B610B5"/>
    <w:rsid w:val="00B6288C"/>
    <w:rsid w:val="00B63F82"/>
    <w:rsid w:val="00B6473E"/>
    <w:rsid w:val="00B65593"/>
    <w:rsid w:val="00B66836"/>
    <w:rsid w:val="00B672AB"/>
    <w:rsid w:val="00B72379"/>
    <w:rsid w:val="00B740F8"/>
    <w:rsid w:val="00B7591B"/>
    <w:rsid w:val="00B76ED8"/>
    <w:rsid w:val="00B7709B"/>
    <w:rsid w:val="00B77805"/>
    <w:rsid w:val="00B82E28"/>
    <w:rsid w:val="00B83AB8"/>
    <w:rsid w:val="00B848D2"/>
    <w:rsid w:val="00B8668B"/>
    <w:rsid w:val="00B866B5"/>
    <w:rsid w:val="00B916A5"/>
    <w:rsid w:val="00B91729"/>
    <w:rsid w:val="00B93ED4"/>
    <w:rsid w:val="00B9401A"/>
    <w:rsid w:val="00BB197F"/>
    <w:rsid w:val="00BB3C04"/>
    <w:rsid w:val="00BB733E"/>
    <w:rsid w:val="00BB79B6"/>
    <w:rsid w:val="00BC042D"/>
    <w:rsid w:val="00BC5C9F"/>
    <w:rsid w:val="00BD0A8F"/>
    <w:rsid w:val="00BD0BEE"/>
    <w:rsid w:val="00BD0D0F"/>
    <w:rsid w:val="00BD0F75"/>
    <w:rsid w:val="00BD13C9"/>
    <w:rsid w:val="00BD19AE"/>
    <w:rsid w:val="00BD3874"/>
    <w:rsid w:val="00BD603D"/>
    <w:rsid w:val="00BD6D4F"/>
    <w:rsid w:val="00BD79FD"/>
    <w:rsid w:val="00BD7D39"/>
    <w:rsid w:val="00BE0842"/>
    <w:rsid w:val="00BE237B"/>
    <w:rsid w:val="00BE465E"/>
    <w:rsid w:val="00BE4DB1"/>
    <w:rsid w:val="00BE631B"/>
    <w:rsid w:val="00BE6785"/>
    <w:rsid w:val="00BE7EAB"/>
    <w:rsid w:val="00BEBA12"/>
    <w:rsid w:val="00BF0175"/>
    <w:rsid w:val="00BF137F"/>
    <w:rsid w:val="00BF1FA4"/>
    <w:rsid w:val="00BF2C1D"/>
    <w:rsid w:val="00BF2EAD"/>
    <w:rsid w:val="00BF30DF"/>
    <w:rsid w:val="00BF3369"/>
    <w:rsid w:val="00BF4503"/>
    <w:rsid w:val="00BF473C"/>
    <w:rsid w:val="00BF4EB5"/>
    <w:rsid w:val="00BF5130"/>
    <w:rsid w:val="00BF5348"/>
    <w:rsid w:val="00BF57E4"/>
    <w:rsid w:val="00BF57EC"/>
    <w:rsid w:val="00BF6D17"/>
    <w:rsid w:val="00BF714F"/>
    <w:rsid w:val="00C00DB6"/>
    <w:rsid w:val="00C034EF"/>
    <w:rsid w:val="00C04F04"/>
    <w:rsid w:val="00C05D18"/>
    <w:rsid w:val="00C07853"/>
    <w:rsid w:val="00C11A57"/>
    <w:rsid w:val="00C1354E"/>
    <w:rsid w:val="00C16DB1"/>
    <w:rsid w:val="00C1736C"/>
    <w:rsid w:val="00C20171"/>
    <w:rsid w:val="00C20F66"/>
    <w:rsid w:val="00C2179F"/>
    <w:rsid w:val="00C229F4"/>
    <w:rsid w:val="00C24A4E"/>
    <w:rsid w:val="00C24B07"/>
    <w:rsid w:val="00C263F0"/>
    <w:rsid w:val="00C2689E"/>
    <w:rsid w:val="00C27DAC"/>
    <w:rsid w:val="00C32357"/>
    <w:rsid w:val="00C329E7"/>
    <w:rsid w:val="00C3558F"/>
    <w:rsid w:val="00C35CE1"/>
    <w:rsid w:val="00C370B5"/>
    <w:rsid w:val="00C41B8E"/>
    <w:rsid w:val="00C420F1"/>
    <w:rsid w:val="00C4449A"/>
    <w:rsid w:val="00C460F3"/>
    <w:rsid w:val="00C46829"/>
    <w:rsid w:val="00C47BDC"/>
    <w:rsid w:val="00C50AD5"/>
    <w:rsid w:val="00C522CA"/>
    <w:rsid w:val="00C5259D"/>
    <w:rsid w:val="00C52DEB"/>
    <w:rsid w:val="00C536A8"/>
    <w:rsid w:val="00C5750E"/>
    <w:rsid w:val="00C6022A"/>
    <w:rsid w:val="00C60428"/>
    <w:rsid w:val="00C622BF"/>
    <w:rsid w:val="00C623BE"/>
    <w:rsid w:val="00C649F0"/>
    <w:rsid w:val="00C65043"/>
    <w:rsid w:val="00C65989"/>
    <w:rsid w:val="00C67C23"/>
    <w:rsid w:val="00C67FF7"/>
    <w:rsid w:val="00C7035B"/>
    <w:rsid w:val="00C71FB4"/>
    <w:rsid w:val="00C727C1"/>
    <w:rsid w:val="00C72DE7"/>
    <w:rsid w:val="00C73DDE"/>
    <w:rsid w:val="00C73F23"/>
    <w:rsid w:val="00C740BA"/>
    <w:rsid w:val="00C741D2"/>
    <w:rsid w:val="00C74769"/>
    <w:rsid w:val="00C75774"/>
    <w:rsid w:val="00C76543"/>
    <w:rsid w:val="00C76FB5"/>
    <w:rsid w:val="00C76FD1"/>
    <w:rsid w:val="00C80A41"/>
    <w:rsid w:val="00C80B69"/>
    <w:rsid w:val="00C816E0"/>
    <w:rsid w:val="00C823B1"/>
    <w:rsid w:val="00C83480"/>
    <w:rsid w:val="00C856FA"/>
    <w:rsid w:val="00C87E4D"/>
    <w:rsid w:val="00C87FE9"/>
    <w:rsid w:val="00C90DE3"/>
    <w:rsid w:val="00C90FFA"/>
    <w:rsid w:val="00C915B7"/>
    <w:rsid w:val="00C91FD7"/>
    <w:rsid w:val="00C92632"/>
    <w:rsid w:val="00C92907"/>
    <w:rsid w:val="00C96CE6"/>
    <w:rsid w:val="00C97F6E"/>
    <w:rsid w:val="00CA1763"/>
    <w:rsid w:val="00CA193F"/>
    <w:rsid w:val="00CA216D"/>
    <w:rsid w:val="00CA2796"/>
    <w:rsid w:val="00CA285C"/>
    <w:rsid w:val="00CA3BBE"/>
    <w:rsid w:val="00CA4491"/>
    <w:rsid w:val="00CA453C"/>
    <w:rsid w:val="00CA5AD6"/>
    <w:rsid w:val="00CA7E20"/>
    <w:rsid w:val="00CB071A"/>
    <w:rsid w:val="00CB22A6"/>
    <w:rsid w:val="00CB2731"/>
    <w:rsid w:val="00CB2B71"/>
    <w:rsid w:val="00CB2BB4"/>
    <w:rsid w:val="00CB31FE"/>
    <w:rsid w:val="00CB3AA4"/>
    <w:rsid w:val="00CB4FAC"/>
    <w:rsid w:val="00CB4FBE"/>
    <w:rsid w:val="00CB5C98"/>
    <w:rsid w:val="00CB7BB9"/>
    <w:rsid w:val="00CC0228"/>
    <w:rsid w:val="00CC0D60"/>
    <w:rsid w:val="00CC2252"/>
    <w:rsid w:val="00CC2355"/>
    <w:rsid w:val="00CC3140"/>
    <w:rsid w:val="00CC32E2"/>
    <w:rsid w:val="00CC3BBB"/>
    <w:rsid w:val="00CC61CB"/>
    <w:rsid w:val="00CC638C"/>
    <w:rsid w:val="00CD0E06"/>
    <w:rsid w:val="00CD208B"/>
    <w:rsid w:val="00CD4BDC"/>
    <w:rsid w:val="00CD5964"/>
    <w:rsid w:val="00CD7286"/>
    <w:rsid w:val="00CD76FE"/>
    <w:rsid w:val="00CE093B"/>
    <w:rsid w:val="00CE1565"/>
    <w:rsid w:val="00CE3ADF"/>
    <w:rsid w:val="00CE3AF4"/>
    <w:rsid w:val="00CE3D4F"/>
    <w:rsid w:val="00CE4EF6"/>
    <w:rsid w:val="00CE5606"/>
    <w:rsid w:val="00CE6291"/>
    <w:rsid w:val="00CF051D"/>
    <w:rsid w:val="00CF0736"/>
    <w:rsid w:val="00CF1664"/>
    <w:rsid w:val="00CF36AD"/>
    <w:rsid w:val="00CF48CA"/>
    <w:rsid w:val="00CF6955"/>
    <w:rsid w:val="00D01347"/>
    <w:rsid w:val="00D016D9"/>
    <w:rsid w:val="00D02235"/>
    <w:rsid w:val="00D036BD"/>
    <w:rsid w:val="00D04844"/>
    <w:rsid w:val="00D04AC8"/>
    <w:rsid w:val="00D07FC1"/>
    <w:rsid w:val="00D11BD2"/>
    <w:rsid w:val="00D13E5F"/>
    <w:rsid w:val="00D14260"/>
    <w:rsid w:val="00D164FB"/>
    <w:rsid w:val="00D177A3"/>
    <w:rsid w:val="00D17A5C"/>
    <w:rsid w:val="00D21059"/>
    <w:rsid w:val="00D211EB"/>
    <w:rsid w:val="00D22B5C"/>
    <w:rsid w:val="00D238F9"/>
    <w:rsid w:val="00D23DAE"/>
    <w:rsid w:val="00D273AB"/>
    <w:rsid w:val="00D30035"/>
    <w:rsid w:val="00D30819"/>
    <w:rsid w:val="00D312B8"/>
    <w:rsid w:val="00D313C5"/>
    <w:rsid w:val="00D3158E"/>
    <w:rsid w:val="00D34369"/>
    <w:rsid w:val="00D34B6B"/>
    <w:rsid w:val="00D35308"/>
    <w:rsid w:val="00D35DC2"/>
    <w:rsid w:val="00D36290"/>
    <w:rsid w:val="00D37C9C"/>
    <w:rsid w:val="00D409F7"/>
    <w:rsid w:val="00D41D5E"/>
    <w:rsid w:val="00D44338"/>
    <w:rsid w:val="00D45B91"/>
    <w:rsid w:val="00D4731A"/>
    <w:rsid w:val="00D47853"/>
    <w:rsid w:val="00D479BA"/>
    <w:rsid w:val="00D53995"/>
    <w:rsid w:val="00D53F43"/>
    <w:rsid w:val="00D563F6"/>
    <w:rsid w:val="00D570BE"/>
    <w:rsid w:val="00D60009"/>
    <w:rsid w:val="00D617C5"/>
    <w:rsid w:val="00D623BC"/>
    <w:rsid w:val="00D63F65"/>
    <w:rsid w:val="00D64601"/>
    <w:rsid w:val="00D6609B"/>
    <w:rsid w:val="00D6650B"/>
    <w:rsid w:val="00D70BFA"/>
    <w:rsid w:val="00D714A7"/>
    <w:rsid w:val="00D71D6C"/>
    <w:rsid w:val="00D72C36"/>
    <w:rsid w:val="00D73E0E"/>
    <w:rsid w:val="00D745EF"/>
    <w:rsid w:val="00D7578E"/>
    <w:rsid w:val="00D80093"/>
    <w:rsid w:val="00D80424"/>
    <w:rsid w:val="00D80943"/>
    <w:rsid w:val="00D80FB3"/>
    <w:rsid w:val="00D816A0"/>
    <w:rsid w:val="00D819F1"/>
    <w:rsid w:val="00D832E1"/>
    <w:rsid w:val="00D84148"/>
    <w:rsid w:val="00D84813"/>
    <w:rsid w:val="00D855A1"/>
    <w:rsid w:val="00D8799B"/>
    <w:rsid w:val="00D87AE7"/>
    <w:rsid w:val="00D90545"/>
    <w:rsid w:val="00D9089C"/>
    <w:rsid w:val="00D910B0"/>
    <w:rsid w:val="00D91483"/>
    <w:rsid w:val="00D91C40"/>
    <w:rsid w:val="00D92705"/>
    <w:rsid w:val="00D9286C"/>
    <w:rsid w:val="00D92C7E"/>
    <w:rsid w:val="00D931A3"/>
    <w:rsid w:val="00D936F9"/>
    <w:rsid w:val="00D94F4D"/>
    <w:rsid w:val="00D95F06"/>
    <w:rsid w:val="00D9674B"/>
    <w:rsid w:val="00D96833"/>
    <w:rsid w:val="00DA176B"/>
    <w:rsid w:val="00DA1F73"/>
    <w:rsid w:val="00DA2A66"/>
    <w:rsid w:val="00DA3305"/>
    <w:rsid w:val="00DA3516"/>
    <w:rsid w:val="00DA3B06"/>
    <w:rsid w:val="00DA59F9"/>
    <w:rsid w:val="00DA6EFA"/>
    <w:rsid w:val="00DA6F77"/>
    <w:rsid w:val="00DA73BF"/>
    <w:rsid w:val="00DA7B50"/>
    <w:rsid w:val="00DA7D12"/>
    <w:rsid w:val="00DB49E6"/>
    <w:rsid w:val="00DB4D5B"/>
    <w:rsid w:val="00DB5625"/>
    <w:rsid w:val="00DB6F71"/>
    <w:rsid w:val="00DB6FBC"/>
    <w:rsid w:val="00DC2475"/>
    <w:rsid w:val="00DC386D"/>
    <w:rsid w:val="00DC3FFF"/>
    <w:rsid w:val="00DC5D5B"/>
    <w:rsid w:val="00DC79E0"/>
    <w:rsid w:val="00DD0EDD"/>
    <w:rsid w:val="00DD13BD"/>
    <w:rsid w:val="00DD1987"/>
    <w:rsid w:val="00DD390F"/>
    <w:rsid w:val="00DE0102"/>
    <w:rsid w:val="00DE0655"/>
    <w:rsid w:val="00DE0F1C"/>
    <w:rsid w:val="00DE3E36"/>
    <w:rsid w:val="00DE5C4D"/>
    <w:rsid w:val="00DE6417"/>
    <w:rsid w:val="00DE6808"/>
    <w:rsid w:val="00DF01AD"/>
    <w:rsid w:val="00DF11A2"/>
    <w:rsid w:val="00DF2E6D"/>
    <w:rsid w:val="00DF3256"/>
    <w:rsid w:val="00DF3429"/>
    <w:rsid w:val="00DF343D"/>
    <w:rsid w:val="00DF5D97"/>
    <w:rsid w:val="00DF61ED"/>
    <w:rsid w:val="00E0072E"/>
    <w:rsid w:val="00E019C8"/>
    <w:rsid w:val="00E01FF4"/>
    <w:rsid w:val="00E02DBE"/>
    <w:rsid w:val="00E03BB8"/>
    <w:rsid w:val="00E07227"/>
    <w:rsid w:val="00E07CFD"/>
    <w:rsid w:val="00E10086"/>
    <w:rsid w:val="00E1265F"/>
    <w:rsid w:val="00E14050"/>
    <w:rsid w:val="00E14127"/>
    <w:rsid w:val="00E146A0"/>
    <w:rsid w:val="00E20B6C"/>
    <w:rsid w:val="00E214F7"/>
    <w:rsid w:val="00E218D8"/>
    <w:rsid w:val="00E21D9C"/>
    <w:rsid w:val="00E233B5"/>
    <w:rsid w:val="00E23A65"/>
    <w:rsid w:val="00E23DB7"/>
    <w:rsid w:val="00E24B39"/>
    <w:rsid w:val="00E305D8"/>
    <w:rsid w:val="00E3066D"/>
    <w:rsid w:val="00E3141C"/>
    <w:rsid w:val="00E31FD0"/>
    <w:rsid w:val="00E32753"/>
    <w:rsid w:val="00E33B3F"/>
    <w:rsid w:val="00E372BD"/>
    <w:rsid w:val="00E40C7D"/>
    <w:rsid w:val="00E42218"/>
    <w:rsid w:val="00E42B41"/>
    <w:rsid w:val="00E436D3"/>
    <w:rsid w:val="00E43A79"/>
    <w:rsid w:val="00E43B9C"/>
    <w:rsid w:val="00E44A7C"/>
    <w:rsid w:val="00E44D87"/>
    <w:rsid w:val="00E46161"/>
    <w:rsid w:val="00E47AEA"/>
    <w:rsid w:val="00E47B04"/>
    <w:rsid w:val="00E515E9"/>
    <w:rsid w:val="00E51CA9"/>
    <w:rsid w:val="00E5321F"/>
    <w:rsid w:val="00E54D3C"/>
    <w:rsid w:val="00E60118"/>
    <w:rsid w:val="00E61163"/>
    <w:rsid w:val="00E62366"/>
    <w:rsid w:val="00E63E30"/>
    <w:rsid w:val="00E63EAD"/>
    <w:rsid w:val="00E65D41"/>
    <w:rsid w:val="00E66785"/>
    <w:rsid w:val="00E66FB8"/>
    <w:rsid w:val="00E70619"/>
    <w:rsid w:val="00E72EB5"/>
    <w:rsid w:val="00E7469C"/>
    <w:rsid w:val="00E747F5"/>
    <w:rsid w:val="00E74CE2"/>
    <w:rsid w:val="00E772BB"/>
    <w:rsid w:val="00E7791F"/>
    <w:rsid w:val="00E80AB4"/>
    <w:rsid w:val="00E80F43"/>
    <w:rsid w:val="00E8211A"/>
    <w:rsid w:val="00E8420D"/>
    <w:rsid w:val="00E8432A"/>
    <w:rsid w:val="00E848D3"/>
    <w:rsid w:val="00E852E4"/>
    <w:rsid w:val="00E85716"/>
    <w:rsid w:val="00E86996"/>
    <w:rsid w:val="00E904B4"/>
    <w:rsid w:val="00E90EC1"/>
    <w:rsid w:val="00E91C9B"/>
    <w:rsid w:val="00E92FE6"/>
    <w:rsid w:val="00E934EE"/>
    <w:rsid w:val="00E94CD2"/>
    <w:rsid w:val="00E95260"/>
    <w:rsid w:val="00E95E2D"/>
    <w:rsid w:val="00E95F16"/>
    <w:rsid w:val="00E96DAD"/>
    <w:rsid w:val="00E9787A"/>
    <w:rsid w:val="00EA2B7E"/>
    <w:rsid w:val="00EA31FF"/>
    <w:rsid w:val="00EA640F"/>
    <w:rsid w:val="00EA7955"/>
    <w:rsid w:val="00EAA33A"/>
    <w:rsid w:val="00EB2603"/>
    <w:rsid w:val="00EB3E23"/>
    <w:rsid w:val="00EB4008"/>
    <w:rsid w:val="00EB424E"/>
    <w:rsid w:val="00EB47FD"/>
    <w:rsid w:val="00EB69EB"/>
    <w:rsid w:val="00EB7AFE"/>
    <w:rsid w:val="00EB7CC8"/>
    <w:rsid w:val="00EC21C5"/>
    <w:rsid w:val="00EC4379"/>
    <w:rsid w:val="00EC456C"/>
    <w:rsid w:val="00EC5F8E"/>
    <w:rsid w:val="00EC6052"/>
    <w:rsid w:val="00EC6F0A"/>
    <w:rsid w:val="00EC7121"/>
    <w:rsid w:val="00ED13DA"/>
    <w:rsid w:val="00ED19EA"/>
    <w:rsid w:val="00ED2EDB"/>
    <w:rsid w:val="00ED3C41"/>
    <w:rsid w:val="00ED41B3"/>
    <w:rsid w:val="00ED49C9"/>
    <w:rsid w:val="00ED5970"/>
    <w:rsid w:val="00ED7B48"/>
    <w:rsid w:val="00EE08A8"/>
    <w:rsid w:val="00EE2BAC"/>
    <w:rsid w:val="00EE3A19"/>
    <w:rsid w:val="00EE3EBE"/>
    <w:rsid w:val="00EE3FE2"/>
    <w:rsid w:val="00EE6378"/>
    <w:rsid w:val="00EE67D3"/>
    <w:rsid w:val="00EF09F6"/>
    <w:rsid w:val="00EF1B9E"/>
    <w:rsid w:val="00EF2AEB"/>
    <w:rsid w:val="00EF6BA0"/>
    <w:rsid w:val="00EF7FA1"/>
    <w:rsid w:val="00F00408"/>
    <w:rsid w:val="00F01CDB"/>
    <w:rsid w:val="00F03498"/>
    <w:rsid w:val="00F06AF1"/>
    <w:rsid w:val="00F1229E"/>
    <w:rsid w:val="00F13534"/>
    <w:rsid w:val="00F137C3"/>
    <w:rsid w:val="00F1408A"/>
    <w:rsid w:val="00F162FC"/>
    <w:rsid w:val="00F1743B"/>
    <w:rsid w:val="00F17815"/>
    <w:rsid w:val="00F17DD9"/>
    <w:rsid w:val="00F20717"/>
    <w:rsid w:val="00F20B33"/>
    <w:rsid w:val="00F21274"/>
    <w:rsid w:val="00F239D6"/>
    <w:rsid w:val="00F2468E"/>
    <w:rsid w:val="00F24693"/>
    <w:rsid w:val="00F25A53"/>
    <w:rsid w:val="00F26BBD"/>
    <w:rsid w:val="00F3538B"/>
    <w:rsid w:val="00F3642A"/>
    <w:rsid w:val="00F36BE8"/>
    <w:rsid w:val="00F36FC4"/>
    <w:rsid w:val="00F4086D"/>
    <w:rsid w:val="00F41993"/>
    <w:rsid w:val="00F43D99"/>
    <w:rsid w:val="00F45101"/>
    <w:rsid w:val="00F45491"/>
    <w:rsid w:val="00F45936"/>
    <w:rsid w:val="00F45C2F"/>
    <w:rsid w:val="00F46663"/>
    <w:rsid w:val="00F46E14"/>
    <w:rsid w:val="00F50043"/>
    <w:rsid w:val="00F50090"/>
    <w:rsid w:val="00F50534"/>
    <w:rsid w:val="00F5109F"/>
    <w:rsid w:val="00F52317"/>
    <w:rsid w:val="00F52A2B"/>
    <w:rsid w:val="00F52E94"/>
    <w:rsid w:val="00F541C2"/>
    <w:rsid w:val="00F56CB5"/>
    <w:rsid w:val="00F605D9"/>
    <w:rsid w:val="00F60C8C"/>
    <w:rsid w:val="00F60EC8"/>
    <w:rsid w:val="00F6309D"/>
    <w:rsid w:val="00F650DA"/>
    <w:rsid w:val="00F66465"/>
    <w:rsid w:val="00F67E83"/>
    <w:rsid w:val="00F700FA"/>
    <w:rsid w:val="00F70424"/>
    <w:rsid w:val="00F734DA"/>
    <w:rsid w:val="00F7355E"/>
    <w:rsid w:val="00F75521"/>
    <w:rsid w:val="00F75575"/>
    <w:rsid w:val="00F75E0A"/>
    <w:rsid w:val="00F7692A"/>
    <w:rsid w:val="00F76ADF"/>
    <w:rsid w:val="00F7715F"/>
    <w:rsid w:val="00F7C8E8"/>
    <w:rsid w:val="00F820B4"/>
    <w:rsid w:val="00F82F5D"/>
    <w:rsid w:val="00F8302B"/>
    <w:rsid w:val="00F87C13"/>
    <w:rsid w:val="00F87F2B"/>
    <w:rsid w:val="00F907A2"/>
    <w:rsid w:val="00F91DED"/>
    <w:rsid w:val="00F93BF4"/>
    <w:rsid w:val="00F945AD"/>
    <w:rsid w:val="00F959AA"/>
    <w:rsid w:val="00FA1B05"/>
    <w:rsid w:val="00FA5B24"/>
    <w:rsid w:val="00FA6398"/>
    <w:rsid w:val="00FA6894"/>
    <w:rsid w:val="00FA715A"/>
    <w:rsid w:val="00FB0497"/>
    <w:rsid w:val="00FB2A06"/>
    <w:rsid w:val="00FB4AB9"/>
    <w:rsid w:val="00FB4BF0"/>
    <w:rsid w:val="00FC0C66"/>
    <w:rsid w:val="00FC1D8A"/>
    <w:rsid w:val="00FC2346"/>
    <w:rsid w:val="00FC250B"/>
    <w:rsid w:val="00FC2751"/>
    <w:rsid w:val="00FC2F39"/>
    <w:rsid w:val="00FC30C5"/>
    <w:rsid w:val="00FC5800"/>
    <w:rsid w:val="00FD0B2F"/>
    <w:rsid w:val="00FD0B9E"/>
    <w:rsid w:val="00FD0E76"/>
    <w:rsid w:val="00FD18FD"/>
    <w:rsid w:val="00FD2E21"/>
    <w:rsid w:val="00FD2F33"/>
    <w:rsid w:val="00FD31FB"/>
    <w:rsid w:val="00FD3667"/>
    <w:rsid w:val="00FD4039"/>
    <w:rsid w:val="00FD6344"/>
    <w:rsid w:val="00FE01C9"/>
    <w:rsid w:val="00FE04E7"/>
    <w:rsid w:val="00FE0A29"/>
    <w:rsid w:val="00FE0E12"/>
    <w:rsid w:val="00FE0F88"/>
    <w:rsid w:val="00FE113E"/>
    <w:rsid w:val="00FE2001"/>
    <w:rsid w:val="00FE7075"/>
    <w:rsid w:val="00FE7E65"/>
    <w:rsid w:val="00FF05BA"/>
    <w:rsid w:val="00FF11CE"/>
    <w:rsid w:val="00FF433D"/>
    <w:rsid w:val="00FF4F19"/>
    <w:rsid w:val="00FF63EC"/>
    <w:rsid w:val="00FF6B08"/>
    <w:rsid w:val="00FF6F00"/>
    <w:rsid w:val="00FF74D3"/>
    <w:rsid w:val="01100EDE"/>
    <w:rsid w:val="01155142"/>
    <w:rsid w:val="011B0516"/>
    <w:rsid w:val="0128D7D6"/>
    <w:rsid w:val="012A1C4F"/>
    <w:rsid w:val="012D31F9"/>
    <w:rsid w:val="012EB67D"/>
    <w:rsid w:val="013991A0"/>
    <w:rsid w:val="01443B51"/>
    <w:rsid w:val="0147F998"/>
    <w:rsid w:val="015665C1"/>
    <w:rsid w:val="0164907D"/>
    <w:rsid w:val="01730862"/>
    <w:rsid w:val="0178B7C1"/>
    <w:rsid w:val="017DC8AA"/>
    <w:rsid w:val="018ADCBE"/>
    <w:rsid w:val="01966F6D"/>
    <w:rsid w:val="019A044B"/>
    <w:rsid w:val="01A3D57C"/>
    <w:rsid w:val="01A41C89"/>
    <w:rsid w:val="01A6AA6B"/>
    <w:rsid w:val="01BCF004"/>
    <w:rsid w:val="01C95D1A"/>
    <w:rsid w:val="01D1EDB9"/>
    <w:rsid w:val="01D30628"/>
    <w:rsid w:val="01DF62CB"/>
    <w:rsid w:val="01E09756"/>
    <w:rsid w:val="01EB4238"/>
    <w:rsid w:val="01EC25E9"/>
    <w:rsid w:val="01F6CFAD"/>
    <w:rsid w:val="01FA352E"/>
    <w:rsid w:val="01FA899F"/>
    <w:rsid w:val="02088F5C"/>
    <w:rsid w:val="022A536E"/>
    <w:rsid w:val="0231B0E2"/>
    <w:rsid w:val="023681FF"/>
    <w:rsid w:val="0240A805"/>
    <w:rsid w:val="024B1855"/>
    <w:rsid w:val="024D0F66"/>
    <w:rsid w:val="025421D4"/>
    <w:rsid w:val="02548421"/>
    <w:rsid w:val="025527D3"/>
    <w:rsid w:val="025EE22F"/>
    <w:rsid w:val="02864BAB"/>
    <w:rsid w:val="028E94DE"/>
    <w:rsid w:val="0290FABD"/>
    <w:rsid w:val="02A58420"/>
    <w:rsid w:val="02A5CC53"/>
    <w:rsid w:val="02A7593B"/>
    <w:rsid w:val="02C5C1CD"/>
    <w:rsid w:val="02DE405A"/>
    <w:rsid w:val="02DF7178"/>
    <w:rsid w:val="02EBBAC5"/>
    <w:rsid w:val="02FD9CD2"/>
    <w:rsid w:val="03007292"/>
    <w:rsid w:val="030B39B8"/>
    <w:rsid w:val="030D41A6"/>
    <w:rsid w:val="0310068B"/>
    <w:rsid w:val="031118B1"/>
    <w:rsid w:val="0325D423"/>
    <w:rsid w:val="0330E8D9"/>
    <w:rsid w:val="0335FB38"/>
    <w:rsid w:val="033F9885"/>
    <w:rsid w:val="034BF54D"/>
    <w:rsid w:val="035F2DEB"/>
    <w:rsid w:val="036E70A6"/>
    <w:rsid w:val="03A5338A"/>
    <w:rsid w:val="03AB4A3E"/>
    <w:rsid w:val="03AFFAB8"/>
    <w:rsid w:val="03B9C4D9"/>
    <w:rsid w:val="03D1444F"/>
    <w:rsid w:val="03E1EBD3"/>
    <w:rsid w:val="03EAA121"/>
    <w:rsid w:val="03EB8171"/>
    <w:rsid w:val="03EE0F58"/>
    <w:rsid w:val="0401E621"/>
    <w:rsid w:val="040CC198"/>
    <w:rsid w:val="040D2BF3"/>
    <w:rsid w:val="0423893A"/>
    <w:rsid w:val="04240CFB"/>
    <w:rsid w:val="042777A6"/>
    <w:rsid w:val="04301E8F"/>
    <w:rsid w:val="04308976"/>
    <w:rsid w:val="0435E4B0"/>
    <w:rsid w:val="04393611"/>
    <w:rsid w:val="0464355C"/>
    <w:rsid w:val="046CCE64"/>
    <w:rsid w:val="04714BBD"/>
    <w:rsid w:val="047900F9"/>
    <w:rsid w:val="0480DDAB"/>
    <w:rsid w:val="04868C2C"/>
    <w:rsid w:val="048A2467"/>
    <w:rsid w:val="048D3F51"/>
    <w:rsid w:val="048EEF56"/>
    <w:rsid w:val="0495B138"/>
    <w:rsid w:val="04A7DD49"/>
    <w:rsid w:val="04A92837"/>
    <w:rsid w:val="04C2357A"/>
    <w:rsid w:val="04CF3660"/>
    <w:rsid w:val="04DAB5EA"/>
    <w:rsid w:val="04E69E2A"/>
    <w:rsid w:val="04EB47EE"/>
    <w:rsid w:val="04F588A0"/>
    <w:rsid w:val="04F6D6B3"/>
    <w:rsid w:val="0500DD3C"/>
    <w:rsid w:val="0500FDDC"/>
    <w:rsid w:val="05018D1A"/>
    <w:rsid w:val="05050780"/>
    <w:rsid w:val="052FA04D"/>
    <w:rsid w:val="0537D2F3"/>
    <w:rsid w:val="05491E57"/>
    <w:rsid w:val="054C2831"/>
    <w:rsid w:val="0559F526"/>
    <w:rsid w:val="055C0A03"/>
    <w:rsid w:val="055FA839"/>
    <w:rsid w:val="05670387"/>
    <w:rsid w:val="056A4977"/>
    <w:rsid w:val="0574F5B4"/>
    <w:rsid w:val="057B6404"/>
    <w:rsid w:val="058B9FE6"/>
    <w:rsid w:val="059703D3"/>
    <w:rsid w:val="059ADBF0"/>
    <w:rsid w:val="05AB202B"/>
    <w:rsid w:val="05ACB196"/>
    <w:rsid w:val="05B9723B"/>
    <w:rsid w:val="05BDEC6D"/>
    <w:rsid w:val="05C89B7F"/>
    <w:rsid w:val="05CE73B5"/>
    <w:rsid w:val="05D3B982"/>
    <w:rsid w:val="05D97F2D"/>
    <w:rsid w:val="05EF05FA"/>
    <w:rsid w:val="05EF0DED"/>
    <w:rsid w:val="05F0E567"/>
    <w:rsid w:val="06058B28"/>
    <w:rsid w:val="06237BB3"/>
    <w:rsid w:val="0627C227"/>
    <w:rsid w:val="06413E50"/>
    <w:rsid w:val="06522F21"/>
    <w:rsid w:val="06550839"/>
    <w:rsid w:val="065568FA"/>
    <w:rsid w:val="0662F31B"/>
    <w:rsid w:val="06671C45"/>
    <w:rsid w:val="067D6900"/>
    <w:rsid w:val="068865A8"/>
    <w:rsid w:val="068F6BA5"/>
    <w:rsid w:val="0692FF85"/>
    <w:rsid w:val="06A2B6A0"/>
    <w:rsid w:val="06AA88EE"/>
    <w:rsid w:val="06AB2BAB"/>
    <w:rsid w:val="06B047B0"/>
    <w:rsid w:val="06BE0CF0"/>
    <w:rsid w:val="06BE9982"/>
    <w:rsid w:val="06C534D5"/>
    <w:rsid w:val="06DC19E8"/>
    <w:rsid w:val="06E4E188"/>
    <w:rsid w:val="06E4EEB8"/>
    <w:rsid w:val="06F79272"/>
    <w:rsid w:val="06FB9C5F"/>
    <w:rsid w:val="072241E3"/>
    <w:rsid w:val="0744DB59"/>
    <w:rsid w:val="07482583"/>
    <w:rsid w:val="074881F7"/>
    <w:rsid w:val="074C97ED"/>
    <w:rsid w:val="075266D0"/>
    <w:rsid w:val="0755429C"/>
    <w:rsid w:val="0759F6F6"/>
    <w:rsid w:val="076FEA0D"/>
    <w:rsid w:val="07727C24"/>
    <w:rsid w:val="07851C12"/>
    <w:rsid w:val="0788CB16"/>
    <w:rsid w:val="0791BDD8"/>
    <w:rsid w:val="079E1C1C"/>
    <w:rsid w:val="07AF756F"/>
    <w:rsid w:val="07B18B58"/>
    <w:rsid w:val="07B909E5"/>
    <w:rsid w:val="07BEB5C9"/>
    <w:rsid w:val="07C34D93"/>
    <w:rsid w:val="07C8D283"/>
    <w:rsid w:val="07C95327"/>
    <w:rsid w:val="07CD3397"/>
    <w:rsid w:val="07CF26D8"/>
    <w:rsid w:val="07CFE5EC"/>
    <w:rsid w:val="07DD0EB1"/>
    <w:rsid w:val="07DFE9B0"/>
    <w:rsid w:val="07E6D2B7"/>
    <w:rsid w:val="07EC81FA"/>
    <w:rsid w:val="07F56831"/>
    <w:rsid w:val="07F72172"/>
    <w:rsid w:val="07FDF0E3"/>
    <w:rsid w:val="080D40CF"/>
    <w:rsid w:val="081934C7"/>
    <w:rsid w:val="081DB3DF"/>
    <w:rsid w:val="08308CD3"/>
    <w:rsid w:val="0832A98D"/>
    <w:rsid w:val="08354D76"/>
    <w:rsid w:val="083CDB8D"/>
    <w:rsid w:val="083D238C"/>
    <w:rsid w:val="0844DD2A"/>
    <w:rsid w:val="0851EF55"/>
    <w:rsid w:val="0853E631"/>
    <w:rsid w:val="086B91C9"/>
    <w:rsid w:val="086FC674"/>
    <w:rsid w:val="08729E4C"/>
    <w:rsid w:val="08758D25"/>
    <w:rsid w:val="087677A6"/>
    <w:rsid w:val="0880BF19"/>
    <w:rsid w:val="088A667B"/>
    <w:rsid w:val="089BCC19"/>
    <w:rsid w:val="08AB864D"/>
    <w:rsid w:val="08BA59D9"/>
    <w:rsid w:val="08C0D466"/>
    <w:rsid w:val="08D5E239"/>
    <w:rsid w:val="08D851B8"/>
    <w:rsid w:val="08DA2807"/>
    <w:rsid w:val="08F112FD"/>
    <w:rsid w:val="08F81179"/>
    <w:rsid w:val="0901B728"/>
    <w:rsid w:val="091D06E9"/>
    <w:rsid w:val="091FC42A"/>
    <w:rsid w:val="092348DF"/>
    <w:rsid w:val="092A108E"/>
    <w:rsid w:val="09378907"/>
    <w:rsid w:val="093D95A1"/>
    <w:rsid w:val="09456CF6"/>
    <w:rsid w:val="09482F07"/>
    <w:rsid w:val="094ABADF"/>
    <w:rsid w:val="095B7CA5"/>
    <w:rsid w:val="095CF5F7"/>
    <w:rsid w:val="096329E5"/>
    <w:rsid w:val="0965F801"/>
    <w:rsid w:val="096B2A64"/>
    <w:rsid w:val="09746F76"/>
    <w:rsid w:val="09785CFD"/>
    <w:rsid w:val="0982CB63"/>
    <w:rsid w:val="098371A0"/>
    <w:rsid w:val="0985A8A2"/>
    <w:rsid w:val="09888AE3"/>
    <w:rsid w:val="0994E01A"/>
    <w:rsid w:val="0998B0FC"/>
    <w:rsid w:val="099BDFC9"/>
    <w:rsid w:val="099EBD07"/>
    <w:rsid w:val="09AD03DA"/>
    <w:rsid w:val="09B03805"/>
    <w:rsid w:val="09B1AF96"/>
    <w:rsid w:val="09B331E3"/>
    <w:rsid w:val="09C4BD94"/>
    <w:rsid w:val="09D58E90"/>
    <w:rsid w:val="09E1EBE8"/>
    <w:rsid w:val="09EE4D9B"/>
    <w:rsid w:val="09F4ECCB"/>
    <w:rsid w:val="0A008916"/>
    <w:rsid w:val="0A039312"/>
    <w:rsid w:val="0A07058E"/>
    <w:rsid w:val="0A0CCD1C"/>
    <w:rsid w:val="0A2366E0"/>
    <w:rsid w:val="0A331035"/>
    <w:rsid w:val="0A3DBA36"/>
    <w:rsid w:val="0A42477F"/>
    <w:rsid w:val="0A45B71C"/>
    <w:rsid w:val="0A47C64E"/>
    <w:rsid w:val="0A5AE75D"/>
    <w:rsid w:val="0A5C55DF"/>
    <w:rsid w:val="0A5E8F4F"/>
    <w:rsid w:val="0A6D3ADE"/>
    <w:rsid w:val="0A7440D1"/>
    <w:rsid w:val="0A7B3820"/>
    <w:rsid w:val="0A7B3968"/>
    <w:rsid w:val="0A7D83DC"/>
    <w:rsid w:val="0A863CED"/>
    <w:rsid w:val="0A915D90"/>
    <w:rsid w:val="0A93AEF8"/>
    <w:rsid w:val="0A972385"/>
    <w:rsid w:val="0A9A0706"/>
    <w:rsid w:val="0AA2ACC4"/>
    <w:rsid w:val="0AA31777"/>
    <w:rsid w:val="0AB56EBB"/>
    <w:rsid w:val="0ABC3ACB"/>
    <w:rsid w:val="0ABEE7CE"/>
    <w:rsid w:val="0AC0C8EA"/>
    <w:rsid w:val="0AC11C3B"/>
    <w:rsid w:val="0AC3766C"/>
    <w:rsid w:val="0AC6B1FB"/>
    <w:rsid w:val="0AC73831"/>
    <w:rsid w:val="0ACC9A5A"/>
    <w:rsid w:val="0AD3E94C"/>
    <w:rsid w:val="0AD4FA3B"/>
    <w:rsid w:val="0AF1AFAA"/>
    <w:rsid w:val="0B04F6B7"/>
    <w:rsid w:val="0B0EA58B"/>
    <w:rsid w:val="0B12B6EC"/>
    <w:rsid w:val="0B339BC3"/>
    <w:rsid w:val="0B3A8D68"/>
    <w:rsid w:val="0B4C0796"/>
    <w:rsid w:val="0B5177D8"/>
    <w:rsid w:val="0B5E73B7"/>
    <w:rsid w:val="0B613CDF"/>
    <w:rsid w:val="0B71F3D4"/>
    <w:rsid w:val="0B796130"/>
    <w:rsid w:val="0B93F708"/>
    <w:rsid w:val="0B9F41D2"/>
    <w:rsid w:val="0BB6808C"/>
    <w:rsid w:val="0BD19299"/>
    <w:rsid w:val="0BFEAB20"/>
    <w:rsid w:val="0C073D41"/>
    <w:rsid w:val="0C0A7D49"/>
    <w:rsid w:val="0C109E4B"/>
    <w:rsid w:val="0C10F6B7"/>
    <w:rsid w:val="0C170881"/>
    <w:rsid w:val="0C19F72F"/>
    <w:rsid w:val="0C2D2DF1"/>
    <w:rsid w:val="0C360EA4"/>
    <w:rsid w:val="0C4D6917"/>
    <w:rsid w:val="0C574895"/>
    <w:rsid w:val="0C5D0C3D"/>
    <w:rsid w:val="0C7FB38F"/>
    <w:rsid w:val="0C8B66BD"/>
    <w:rsid w:val="0CAF66B3"/>
    <w:rsid w:val="0CB07FD4"/>
    <w:rsid w:val="0CC1ACD0"/>
    <w:rsid w:val="0CD3BD50"/>
    <w:rsid w:val="0CDD5E5C"/>
    <w:rsid w:val="0CDDEC6A"/>
    <w:rsid w:val="0CE95F79"/>
    <w:rsid w:val="0CEB96C5"/>
    <w:rsid w:val="0CF69EB2"/>
    <w:rsid w:val="0CF80104"/>
    <w:rsid w:val="0CF9C0EF"/>
    <w:rsid w:val="0CFC73B8"/>
    <w:rsid w:val="0D094ECB"/>
    <w:rsid w:val="0D2E00CE"/>
    <w:rsid w:val="0D30A034"/>
    <w:rsid w:val="0D5BEBE4"/>
    <w:rsid w:val="0D656A47"/>
    <w:rsid w:val="0D7A5274"/>
    <w:rsid w:val="0D843EDB"/>
    <w:rsid w:val="0D88FF1E"/>
    <w:rsid w:val="0D8FF756"/>
    <w:rsid w:val="0D94A3D6"/>
    <w:rsid w:val="0D9A7B81"/>
    <w:rsid w:val="0D9B3368"/>
    <w:rsid w:val="0DAF08E3"/>
    <w:rsid w:val="0DB2D8E2"/>
    <w:rsid w:val="0DB5EBFE"/>
    <w:rsid w:val="0DB94DD7"/>
    <w:rsid w:val="0DC437CD"/>
    <w:rsid w:val="0DC48420"/>
    <w:rsid w:val="0DCE408A"/>
    <w:rsid w:val="0DEE69DA"/>
    <w:rsid w:val="0DF1427A"/>
    <w:rsid w:val="0E17D52B"/>
    <w:rsid w:val="0E282971"/>
    <w:rsid w:val="0E2CCBE2"/>
    <w:rsid w:val="0E4418A9"/>
    <w:rsid w:val="0E61192E"/>
    <w:rsid w:val="0E722E2A"/>
    <w:rsid w:val="0E7F5A18"/>
    <w:rsid w:val="0E810C1C"/>
    <w:rsid w:val="0E818ADE"/>
    <w:rsid w:val="0E91FA8B"/>
    <w:rsid w:val="0EA09DF0"/>
    <w:rsid w:val="0EA19265"/>
    <w:rsid w:val="0EA415E3"/>
    <w:rsid w:val="0EA4C497"/>
    <w:rsid w:val="0EAA4DAA"/>
    <w:rsid w:val="0EAA5F08"/>
    <w:rsid w:val="0EAC8663"/>
    <w:rsid w:val="0ECD2B38"/>
    <w:rsid w:val="0ECD7157"/>
    <w:rsid w:val="0ED9F025"/>
    <w:rsid w:val="0EE6069C"/>
    <w:rsid w:val="0EE9FDC5"/>
    <w:rsid w:val="0EEAB5E7"/>
    <w:rsid w:val="0EF0AF86"/>
    <w:rsid w:val="0EF0D2A0"/>
    <w:rsid w:val="0EF428E9"/>
    <w:rsid w:val="0EFB1538"/>
    <w:rsid w:val="0F00A2CF"/>
    <w:rsid w:val="0F08BF02"/>
    <w:rsid w:val="0F0DA568"/>
    <w:rsid w:val="0F24D79E"/>
    <w:rsid w:val="0F286C16"/>
    <w:rsid w:val="0F2A2113"/>
    <w:rsid w:val="0F2BC11B"/>
    <w:rsid w:val="0F2DA5F4"/>
    <w:rsid w:val="0F2E1124"/>
    <w:rsid w:val="0F33905D"/>
    <w:rsid w:val="0F3A8658"/>
    <w:rsid w:val="0F3E8E9F"/>
    <w:rsid w:val="0F482AFA"/>
    <w:rsid w:val="0F5393DC"/>
    <w:rsid w:val="0F58F54D"/>
    <w:rsid w:val="0F605481"/>
    <w:rsid w:val="0F6B80D9"/>
    <w:rsid w:val="0F71B6BF"/>
    <w:rsid w:val="0F72DF75"/>
    <w:rsid w:val="0F805419"/>
    <w:rsid w:val="0F8914FA"/>
    <w:rsid w:val="0F9F0AC6"/>
    <w:rsid w:val="0F9F8BCE"/>
    <w:rsid w:val="0FA39A01"/>
    <w:rsid w:val="0FA6207D"/>
    <w:rsid w:val="0FAD083B"/>
    <w:rsid w:val="0FC72445"/>
    <w:rsid w:val="0FEFC85E"/>
    <w:rsid w:val="0FEFE11E"/>
    <w:rsid w:val="0FF8909D"/>
    <w:rsid w:val="0FFE2F58"/>
    <w:rsid w:val="0FFF9368"/>
    <w:rsid w:val="10050751"/>
    <w:rsid w:val="1028AEE3"/>
    <w:rsid w:val="102BFED6"/>
    <w:rsid w:val="1033385C"/>
    <w:rsid w:val="1036367F"/>
    <w:rsid w:val="1036BB09"/>
    <w:rsid w:val="103D62C6"/>
    <w:rsid w:val="10407BB7"/>
    <w:rsid w:val="1042F532"/>
    <w:rsid w:val="10483E17"/>
    <w:rsid w:val="10581A57"/>
    <w:rsid w:val="10718829"/>
    <w:rsid w:val="10755BA3"/>
    <w:rsid w:val="107581CD"/>
    <w:rsid w:val="107E3BBD"/>
    <w:rsid w:val="1086E9EC"/>
    <w:rsid w:val="10874E4E"/>
    <w:rsid w:val="108CA973"/>
    <w:rsid w:val="10924547"/>
    <w:rsid w:val="109ACC1C"/>
    <w:rsid w:val="10A5DAAE"/>
    <w:rsid w:val="10AA1DA4"/>
    <w:rsid w:val="10B7DB30"/>
    <w:rsid w:val="10D9CE53"/>
    <w:rsid w:val="10E8D4CB"/>
    <w:rsid w:val="10F03E38"/>
    <w:rsid w:val="10F142FF"/>
    <w:rsid w:val="10F2C274"/>
    <w:rsid w:val="10FD1F29"/>
    <w:rsid w:val="1102D0A1"/>
    <w:rsid w:val="11071E53"/>
    <w:rsid w:val="11163ABF"/>
    <w:rsid w:val="1119449B"/>
    <w:rsid w:val="113165E5"/>
    <w:rsid w:val="113DB857"/>
    <w:rsid w:val="11482D9F"/>
    <w:rsid w:val="11581824"/>
    <w:rsid w:val="1168E636"/>
    <w:rsid w:val="116A3294"/>
    <w:rsid w:val="11716C03"/>
    <w:rsid w:val="1172A29A"/>
    <w:rsid w:val="1173774D"/>
    <w:rsid w:val="1194E1C8"/>
    <w:rsid w:val="11987C93"/>
    <w:rsid w:val="11A9E85B"/>
    <w:rsid w:val="11B7147A"/>
    <w:rsid w:val="11B796D1"/>
    <w:rsid w:val="11C0170D"/>
    <w:rsid w:val="11C91438"/>
    <w:rsid w:val="11E523FE"/>
    <w:rsid w:val="11FC329D"/>
    <w:rsid w:val="11FEC6C5"/>
    <w:rsid w:val="120F38D6"/>
    <w:rsid w:val="120F939A"/>
    <w:rsid w:val="12114C59"/>
    <w:rsid w:val="121681DF"/>
    <w:rsid w:val="121D211D"/>
    <w:rsid w:val="12260FCB"/>
    <w:rsid w:val="12284180"/>
    <w:rsid w:val="12310F35"/>
    <w:rsid w:val="1238FA28"/>
    <w:rsid w:val="123E30A0"/>
    <w:rsid w:val="124C2693"/>
    <w:rsid w:val="124E441F"/>
    <w:rsid w:val="1253A108"/>
    <w:rsid w:val="12551636"/>
    <w:rsid w:val="1259947D"/>
    <w:rsid w:val="1264F48A"/>
    <w:rsid w:val="12664BBE"/>
    <w:rsid w:val="12683F35"/>
    <w:rsid w:val="127623EA"/>
    <w:rsid w:val="12762F61"/>
    <w:rsid w:val="128FEB6A"/>
    <w:rsid w:val="129F9895"/>
    <w:rsid w:val="12A181E8"/>
    <w:rsid w:val="12BB1D67"/>
    <w:rsid w:val="12BE88C7"/>
    <w:rsid w:val="12BFBCC5"/>
    <w:rsid w:val="12D702AB"/>
    <w:rsid w:val="12ECE296"/>
    <w:rsid w:val="12F74F32"/>
    <w:rsid w:val="130F7BFF"/>
    <w:rsid w:val="1317B14B"/>
    <w:rsid w:val="1318B30F"/>
    <w:rsid w:val="131F1D03"/>
    <w:rsid w:val="1327030B"/>
    <w:rsid w:val="134C389D"/>
    <w:rsid w:val="13644756"/>
    <w:rsid w:val="13716800"/>
    <w:rsid w:val="13770A0B"/>
    <w:rsid w:val="137B3D64"/>
    <w:rsid w:val="137C9D10"/>
    <w:rsid w:val="1383BD06"/>
    <w:rsid w:val="138DA3FA"/>
    <w:rsid w:val="1393CB59"/>
    <w:rsid w:val="13AA4A7A"/>
    <w:rsid w:val="13B15871"/>
    <w:rsid w:val="13B566C4"/>
    <w:rsid w:val="13C3338B"/>
    <w:rsid w:val="13C371C0"/>
    <w:rsid w:val="13C6F652"/>
    <w:rsid w:val="13CC624D"/>
    <w:rsid w:val="13CC8AE8"/>
    <w:rsid w:val="13D2F90E"/>
    <w:rsid w:val="13D67CBB"/>
    <w:rsid w:val="13F555CD"/>
    <w:rsid w:val="13F8E96B"/>
    <w:rsid w:val="13FBDD39"/>
    <w:rsid w:val="14009AD5"/>
    <w:rsid w:val="1400C4EB"/>
    <w:rsid w:val="14073761"/>
    <w:rsid w:val="1409BD05"/>
    <w:rsid w:val="1421C2B8"/>
    <w:rsid w:val="142704FF"/>
    <w:rsid w:val="1437D529"/>
    <w:rsid w:val="143EC08E"/>
    <w:rsid w:val="14483DFC"/>
    <w:rsid w:val="1455910A"/>
    <w:rsid w:val="1457677B"/>
    <w:rsid w:val="146EE854"/>
    <w:rsid w:val="14775636"/>
    <w:rsid w:val="1479BBF1"/>
    <w:rsid w:val="147DE02D"/>
    <w:rsid w:val="1481EFA4"/>
    <w:rsid w:val="14A04F4F"/>
    <w:rsid w:val="14CC1BBA"/>
    <w:rsid w:val="14CC537C"/>
    <w:rsid w:val="14D384A5"/>
    <w:rsid w:val="14DD9233"/>
    <w:rsid w:val="14FD7FF8"/>
    <w:rsid w:val="150CF514"/>
    <w:rsid w:val="15225F2A"/>
    <w:rsid w:val="152C02C9"/>
    <w:rsid w:val="153C73CC"/>
    <w:rsid w:val="15490A8E"/>
    <w:rsid w:val="154E090B"/>
    <w:rsid w:val="154F8EA3"/>
    <w:rsid w:val="15554820"/>
    <w:rsid w:val="155871C6"/>
    <w:rsid w:val="155EDBDB"/>
    <w:rsid w:val="15601A96"/>
    <w:rsid w:val="1562AF09"/>
    <w:rsid w:val="156832AE"/>
    <w:rsid w:val="156D3EB7"/>
    <w:rsid w:val="1575C5A7"/>
    <w:rsid w:val="15848685"/>
    <w:rsid w:val="15C2B2DE"/>
    <w:rsid w:val="15D66867"/>
    <w:rsid w:val="15DEBF49"/>
    <w:rsid w:val="15E664D5"/>
    <w:rsid w:val="15EA15E0"/>
    <w:rsid w:val="15EFAB5E"/>
    <w:rsid w:val="1610317F"/>
    <w:rsid w:val="1616975D"/>
    <w:rsid w:val="16172FD6"/>
    <w:rsid w:val="161A336B"/>
    <w:rsid w:val="161D642F"/>
    <w:rsid w:val="162B8947"/>
    <w:rsid w:val="1638C600"/>
    <w:rsid w:val="1642B8F2"/>
    <w:rsid w:val="16440C9A"/>
    <w:rsid w:val="16480916"/>
    <w:rsid w:val="165163ED"/>
    <w:rsid w:val="165284E6"/>
    <w:rsid w:val="16658E49"/>
    <w:rsid w:val="166CA1BE"/>
    <w:rsid w:val="16731569"/>
    <w:rsid w:val="167EDABF"/>
    <w:rsid w:val="168B86DF"/>
    <w:rsid w:val="16986B42"/>
    <w:rsid w:val="169D6CC0"/>
    <w:rsid w:val="169FD7D3"/>
    <w:rsid w:val="16A0C6A4"/>
    <w:rsid w:val="16A58AF9"/>
    <w:rsid w:val="16AA47CF"/>
    <w:rsid w:val="16B2D482"/>
    <w:rsid w:val="16BE5E79"/>
    <w:rsid w:val="16C5B840"/>
    <w:rsid w:val="16D7F855"/>
    <w:rsid w:val="16D8442D"/>
    <w:rsid w:val="16D87261"/>
    <w:rsid w:val="16D89640"/>
    <w:rsid w:val="16DC4A7E"/>
    <w:rsid w:val="16E5F678"/>
    <w:rsid w:val="16FD9247"/>
    <w:rsid w:val="16FF241C"/>
    <w:rsid w:val="1700E38B"/>
    <w:rsid w:val="173011B0"/>
    <w:rsid w:val="17306EB5"/>
    <w:rsid w:val="173984AC"/>
    <w:rsid w:val="17415DC7"/>
    <w:rsid w:val="1748DC30"/>
    <w:rsid w:val="1749A084"/>
    <w:rsid w:val="1752EF6E"/>
    <w:rsid w:val="1757FCDB"/>
    <w:rsid w:val="175BF8B2"/>
    <w:rsid w:val="175D9081"/>
    <w:rsid w:val="175EA5C1"/>
    <w:rsid w:val="17601F6A"/>
    <w:rsid w:val="176954D3"/>
    <w:rsid w:val="176ED7F3"/>
    <w:rsid w:val="177114FE"/>
    <w:rsid w:val="179079C3"/>
    <w:rsid w:val="1798356C"/>
    <w:rsid w:val="17ADADD5"/>
    <w:rsid w:val="17C19238"/>
    <w:rsid w:val="17D8289B"/>
    <w:rsid w:val="17D9FD9D"/>
    <w:rsid w:val="17F2FD7B"/>
    <w:rsid w:val="17F8458A"/>
    <w:rsid w:val="17F98FBE"/>
    <w:rsid w:val="17FDE2CE"/>
    <w:rsid w:val="17FECF26"/>
    <w:rsid w:val="1802C3C2"/>
    <w:rsid w:val="180C0CBF"/>
    <w:rsid w:val="1815021B"/>
    <w:rsid w:val="18191070"/>
    <w:rsid w:val="182E1AB1"/>
    <w:rsid w:val="183FC7C4"/>
    <w:rsid w:val="184A6CFA"/>
    <w:rsid w:val="1856AFEE"/>
    <w:rsid w:val="185F408D"/>
    <w:rsid w:val="186E3E92"/>
    <w:rsid w:val="186EA6D5"/>
    <w:rsid w:val="1874BC31"/>
    <w:rsid w:val="1877C7C0"/>
    <w:rsid w:val="187DD14D"/>
    <w:rsid w:val="1898F0BA"/>
    <w:rsid w:val="18B2FAA3"/>
    <w:rsid w:val="18B8651E"/>
    <w:rsid w:val="18B9DFE9"/>
    <w:rsid w:val="18C06602"/>
    <w:rsid w:val="18C227DA"/>
    <w:rsid w:val="18CB2367"/>
    <w:rsid w:val="18D15AD4"/>
    <w:rsid w:val="18D61C52"/>
    <w:rsid w:val="18D780B9"/>
    <w:rsid w:val="18D7A588"/>
    <w:rsid w:val="18D7B07C"/>
    <w:rsid w:val="18D86B29"/>
    <w:rsid w:val="18E61C4A"/>
    <w:rsid w:val="18EBF1F4"/>
    <w:rsid w:val="18F087A9"/>
    <w:rsid w:val="19018136"/>
    <w:rsid w:val="19084EA7"/>
    <w:rsid w:val="19290F05"/>
    <w:rsid w:val="193B3197"/>
    <w:rsid w:val="193D3D29"/>
    <w:rsid w:val="194FCE64"/>
    <w:rsid w:val="1958D900"/>
    <w:rsid w:val="1959FE05"/>
    <w:rsid w:val="1960DAFC"/>
    <w:rsid w:val="1960DEA9"/>
    <w:rsid w:val="196C66FD"/>
    <w:rsid w:val="197CE74F"/>
    <w:rsid w:val="1984F7CB"/>
    <w:rsid w:val="19879F23"/>
    <w:rsid w:val="199CE4A3"/>
    <w:rsid w:val="19AC767F"/>
    <w:rsid w:val="19BCCE57"/>
    <w:rsid w:val="19C44096"/>
    <w:rsid w:val="19C7E281"/>
    <w:rsid w:val="19D21BD2"/>
    <w:rsid w:val="19D5C45D"/>
    <w:rsid w:val="19DE31F1"/>
    <w:rsid w:val="19E1E891"/>
    <w:rsid w:val="19E79F08"/>
    <w:rsid w:val="19F65747"/>
    <w:rsid w:val="19FE3D73"/>
    <w:rsid w:val="1A0218CE"/>
    <w:rsid w:val="1A05D4F0"/>
    <w:rsid w:val="1A0797C1"/>
    <w:rsid w:val="1A08C6EC"/>
    <w:rsid w:val="1A288605"/>
    <w:rsid w:val="1A296081"/>
    <w:rsid w:val="1A2B2962"/>
    <w:rsid w:val="1A33462E"/>
    <w:rsid w:val="1A338BB9"/>
    <w:rsid w:val="1A349F12"/>
    <w:rsid w:val="1A3BA3D1"/>
    <w:rsid w:val="1A4508E0"/>
    <w:rsid w:val="1A4E2DA2"/>
    <w:rsid w:val="1A626FD0"/>
    <w:rsid w:val="1A683459"/>
    <w:rsid w:val="1A6E8FAB"/>
    <w:rsid w:val="1A73511A"/>
    <w:rsid w:val="1A9B0A20"/>
    <w:rsid w:val="1AAE7B27"/>
    <w:rsid w:val="1AC93924"/>
    <w:rsid w:val="1AD8B4D6"/>
    <w:rsid w:val="1AE99340"/>
    <w:rsid w:val="1AF7A733"/>
    <w:rsid w:val="1B104B29"/>
    <w:rsid w:val="1B12A7D2"/>
    <w:rsid w:val="1B14C6B1"/>
    <w:rsid w:val="1B1D3946"/>
    <w:rsid w:val="1B232C43"/>
    <w:rsid w:val="1B24742F"/>
    <w:rsid w:val="1B260D9A"/>
    <w:rsid w:val="1B361383"/>
    <w:rsid w:val="1B3F0F46"/>
    <w:rsid w:val="1B43C1D7"/>
    <w:rsid w:val="1B4AC51B"/>
    <w:rsid w:val="1B5A1746"/>
    <w:rsid w:val="1B6AC9C8"/>
    <w:rsid w:val="1B7DB8F2"/>
    <w:rsid w:val="1B832BAB"/>
    <w:rsid w:val="1B8E84E3"/>
    <w:rsid w:val="1B9F86B2"/>
    <w:rsid w:val="1BA22011"/>
    <w:rsid w:val="1BA25B04"/>
    <w:rsid w:val="1BC15973"/>
    <w:rsid w:val="1BC5478A"/>
    <w:rsid w:val="1BD13E82"/>
    <w:rsid w:val="1BDE7E45"/>
    <w:rsid w:val="1BE79775"/>
    <w:rsid w:val="1BF180AB"/>
    <w:rsid w:val="1BF47EFF"/>
    <w:rsid w:val="1BFC25DE"/>
    <w:rsid w:val="1BFC4D17"/>
    <w:rsid w:val="1C094D82"/>
    <w:rsid w:val="1C100BEB"/>
    <w:rsid w:val="1C169DBD"/>
    <w:rsid w:val="1C181011"/>
    <w:rsid w:val="1C1A8F46"/>
    <w:rsid w:val="1C20C323"/>
    <w:rsid w:val="1C29901B"/>
    <w:rsid w:val="1C3AB5CE"/>
    <w:rsid w:val="1C4363D1"/>
    <w:rsid w:val="1C4600C2"/>
    <w:rsid w:val="1C48CB85"/>
    <w:rsid w:val="1C4EB6C8"/>
    <w:rsid w:val="1C5CB530"/>
    <w:rsid w:val="1C5E40C4"/>
    <w:rsid w:val="1C606ED5"/>
    <w:rsid w:val="1C6100BD"/>
    <w:rsid w:val="1C757A6D"/>
    <w:rsid w:val="1C8563A1"/>
    <w:rsid w:val="1C95DC30"/>
    <w:rsid w:val="1C97A0CF"/>
    <w:rsid w:val="1CB17880"/>
    <w:rsid w:val="1CB1E8AC"/>
    <w:rsid w:val="1CF35747"/>
    <w:rsid w:val="1CF46F19"/>
    <w:rsid w:val="1D04D6C8"/>
    <w:rsid w:val="1D081E10"/>
    <w:rsid w:val="1D0F938C"/>
    <w:rsid w:val="1D10285B"/>
    <w:rsid w:val="1D18834F"/>
    <w:rsid w:val="1D19721F"/>
    <w:rsid w:val="1D23E39B"/>
    <w:rsid w:val="1D25ADED"/>
    <w:rsid w:val="1D36CA88"/>
    <w:rsid w:val="1D3A7BD0"/>
    <w:rsid w:val="1D505FEC"/>
    <w:rsid w:val="1D575525"/>
    <w:rsid w:val="1D57FC96"/>
    <w:rsid w:val="1D5ED8E9"/>
    <w:rsid w:val="1D63ADF0"/>
    <w:rsid w:val="1D7CAE9C"/>
    <w:rsid w:val="1D80E1FE"/>
    <w:rsid w:val="1D8D510C"/>
    <w:rsid w:val="1D9D1EF0"/>
    <w:rsid w:val="1D9E5C2E"/>
    <w:rsid w:val="1DA7A731"/>
    <w:rsid w:val="1DBDF20F"/>
    <w:rsid w:val="1DC1C9B3"/>
    <w:rsid w:val="1DC422FD"/>
    <w:rsid w:val="1DC63898"/>
    <w:rsid w:val="1DE16B69"/>
    <w:rsid w:val="1DE8D70D"/>
    <w:rsid w:val="1DF50982"/>
    <w:rsid w:val="1DF5BE9E"/>
    <w:rsid w:val="1DF6A432"/>
    <w:rsid w:val="1DF71027"/>
    <w:rsid w:val="1DFAB5BD"/>
    <w:rsid w:val="1DFDD472"/>
    <w:rsid w:val="1E0FE2C8"/>
    <w:rsid w:val="1E126AA9"/>
    <w:rsid w:val="1E1C4D13"/>
    <w:rsid w:val="1E233F87"/>
    <w:rsid w:val="1E293465"/>
    <w:rsid w:val="1E2B4E2B"/>
    <w:rsid w:val="1E2C791D"/>
    <w:rsid w:val="1E3BC94F"/>
    <w:rsid w:val="1E48C5B3"/>
    <w:rsid w:val="1E53E9BA"/>
    <w:rsid w:val="1E58B02D"/>
    <w:rsid w:val="1E5E6EAA"/>
    <w:rsid w:val="1E6C027F"/>
    <w:rsid w:val="1E6CA255"/>
    <w:rsid w:val="1E7863D9"/>
    <w:rsid w:val="1E8241C7"/>
    <w:rsid w:val="1E877E91"/>
    <w:rsid w:val="1EAFB48E"/>
    <w:rsid w:val="1EB4B807"/>
    <w:rsid w:val="1EBB0BDD"/>
    <w:rsid w:val="1EBFB3FC"/>
    <w:rsid w:val="1EC1AA38"/>
    <w:rsid w:val="1ED86371"/>
    <w:rsid w:val="1EE85F6C"/>
    <w:rsid w:val="1EF32586"/>
    <w:rsid w:val="1EF3E330"/>
    <w:rsid w:val="1EF76575"/>
    <w:rsid w:val="1F00A77E"/>
    <w:rsid w:val="1F0B1AD3"/>
    <w:rsid w:val="1F0D70BF"/>
    <w:rsid w:val="1F2BCE4E"/>
    <w:rsid w:val="1F2EDD82"/>
    <w:rsid w:val="1F3CC3DA"/>
    <w:rsid w:val="1F4C1869"/>
    <w:rsid w:val="1F4E3182"/>
    <w:rsid w:val="1F54C990"/>
    <w:rsid w:val="1F597DF8"/>
    <w:rsid w:val="1F6ABE62"/>
    <w:rsid w:val="1F77941D"/>
    <w:rsid w:val="1F900A63"/>
    <w:rsid w:val="1F90DA79"/>
    <w:rsid w:val="1F957BE8"/>
    <w:rsid w:val="1FAAE1DE"/>
    <w:rsid w:val="1FB7D3CB"/>
    <w:rsid w:val="1FB8CDFC"/>
    <w:rsid w:val="1FB8CF82"/>
    <w:rsid w:val="1FB8E655"/>
    <w:rsid w:val="1FBBE8D8"/>
    <w:rsid w:val="1FBF0FE8"/>
    <w:rsid w:val="1FD06A4D"/>
    <w:rsid w:val="1FD3DC53"/>
    <w:rsid w:val="2009F287"/>
    <w:rsid w:val="2010F502"/>
    <w:rsid w:val="201A8C8E"/>
    <w:rsid w:val="201CDC6C"/>
    <w:rsid w:val="2021E344"/>
    <w:rsid w:val="202AF809"/>
    <w:rsid w:val="20359C83"/>
    <w:rsid w:val="2038548B"/>
    <w:rsid w:val="204257FC"/>
    <w:rsid w:val="20673564"/>
    <w:rsid w:val="2070C27A"/>
    <w:rsid w:val="209413D2"/>
    <w:rsid w:val="2097DC4C"/>
    <w:rsid w:val="2098BFC6"/>
    <w:rsid w:val="2099056F"/>
    <w:rsid w:val="20A2010E"/>
    <w:rsid w:val="20B22469"/>
    <w:rsid w:val="20B9C57B"/>
    <w:rsid w:val="20D8989B"/>
    <w:rsid w:val="20F4240A"/>
    <w:rsid w:val="20FF21B0"/>
    <w:rsid w:val="20FFBA05"/>
    <w:rsid w:val="21018602"/>
    <w:rsid w:val="2126C07D"/>
    <w:rsid w:val="2141F11D"/>
    <w:rsid w:val="2170053A"/>
    <w:rsid w:val="2173A62B"/>
    <w:rsid w:val="2175CC83"/>
    <w:rsid w:val="218B0A93"/>
    <w:rsid w:val="218BBDBA"/>
    <w:rsid w:val="2192C7DE"/>
    <w:rsid w:val="219D6AD9"/>
    <w:rsid w:val="21A71084"/>
    <w:rsid w:val="21ACC833"/>
    <w:rsid w:val="21B3795B"/>
    <w:rsid w:val="21B83A3D"/>
    <w:rsid w:val="21BE1996"/>
    <w:rsid w:val="21C5974A"/>
    <w:rsid w:val="21C7C88B"/>
    <w:rsid w:val="21D67CA4"/>
    <w:rsid w:val="21DB3804"/>
    <w:rsid w:val="21F93E79"/>
    <w:rsid w:val="21F9897D"/>
    <w:rsid w:val="220CE64D"/>
    <w:rsid w:val="2234403E"/>
    <w:rsid w:val="2244D7D9"/>
    <w:rsid w:val="224D1750"/>
    <w:rsid w:val="225FC3C1"/>
    <w:rsid w:val="22665562"/>
    <w:rsid w:val="226EAABA"/>
    <w:rsid w:val="22710D11"/>
    <w:rsid w:val="2277E3C5"/>
    <w:rsid w:val="2286553F"/>
    <w:rsid w:val="228CA153"/>
    <w:rsid w:val="228E37D4"/>
    <w:rsid w:val="22A72C2E"/>
    <w:rsid w:val="22AC408E"/>
    <w:rsid w:val="22AFBF54"/>
    <w:rsid w:val="22B3F500"/>
    <w:rsid w:val="22BDFDA3"/>
    <w:rsid w:val="22C7BBE9"/>
    <w:rsid w:val="22CA2FB2"/>
    <w:rsid w:val="22D1052F"/>
    <w:rsid w:val="22DF3E49"/>
    <w:rsid w:val="22EFABEB"/>
    <w:rsid w:val="22F6B0AA"/>
    <w:rsid w:val="22F8FBC7"/>
    <w:rsid w:val="22FF7ADD"/>
    <w:rsid w:val="23014FC1"/>
    <w:rsid w:val="2301BDA3"/>
    <w:rsid w:val="2301C05D"/>
    <w:rsid w:val="2309A165"/>
    <w:rsid w:val="23146A9D"/>
    <w:rsid w:val="2317A7FD"/>
    <w:rsid w:val="2322D4D5"/>
    <w:rsid w:val="23243D2E"/>
    <w:rsid w:val="2330A6C9"/>
    <w:rsid w:val="2331DFCD"/>
    <w:rsid w:val="233C2245"/>
    <w:rsid w:val="233ED3FB"/>
    <w:rsid w:val="233EDBCE"/>
    <w:rsid w:val="2361BD88"/>
    <w:rsid w:val="23694043"/>
    <w:rsid w:val="23737E6F"/>
    <w:rsid w:val="237BF2FE"/>
    <w:rsid w:val="23895E10"/>
    <w:rsid w:val="2397735E"/>
    <w:rsid w:val="23B08034"/>
    <w:rsid w:val="23CE9F6B"/>
    <w:rsid w:val="23E25B85"/>
    <w:rsid w:val="23E3F9E8"/>
    <w:rsid w:val="23E44511"/>
    <w:rsid w:val="23EC700E"/>
    <w:rsid w:val="24082CC2"/>
    <w:rsid w:val="241ED63B"/>
    <w:rsid w:val="2430BB08"/>
    <w:rsid w:val="243E5FC9"/>
    <w:rsid w:val="243F8B19"/>
    <w:rsid w:val="24454008"/>
    <w:rsid w:val="245C9ECA"/>
    <w:rsid w:val="24610038"/>
    <w:rsid w:val="246B2388"/>
    <w:rsid w:val="24788102"/>
    <w:rsid w:val="24836275"/>
    <w:rsid w:val="24863E40"/>
    <w:rsid w:val="249C75E0"/>
    <w:rsid w:val="249FA3BB"/>
    <w:rsid w:val="24A07A9B"/>
    <w:rsid w:val="24AF7EA1"/>
    <w:rsid w:val="24B79946"/>
    <w:rsid w:val="24BBCA20"/>
    <w:rsid w:val="24D7BBB1"/>
    <w:rsid w:val="24DDA699"/>
    <w:rsid w:val="24DF0169"/>
    <w:rsid w:val="24E10ADA"/>
    <w:rsid w:val="24F1834B"/>
    <w:rsid w:val="24F9BDC6"/>
    <w:rsid w:val="24FA4630"/>
    <w:rsid w:val="24FF80FE"/>
    <w:rsid w:val="2507D4DA"/>
    <w:rsid w:val="250EC403"/>
    <w:rsid w:val="251416A6"/>
    <w:rsid w:val="2515C91F"/>
    <w:rsid w:val="251897A9"/>
    <w:rsid w:val="25248404"/>
    <w:rsid w:val="25249B38"/>
    <w:rsid w:val="25316B0B"/>
    <w:rsid w:val="2537DBD0"/>
    <w:rsid w:val="2539D67E"/>
    <w:rsid w:val="254A2E86"/>
    <w:rsid w:val="254D0F61"/>
    <w:rsid w:val="255161E4"/>
    <w:rsid w:val="2555E4C0"/>
    <w:rsid w:val="256B2706"/>
    <w:rsid w:val="256C9D30"/>
    <w:rsid w:val="2574EAD1"/>
    <w:rsid w:val="2576A571"/>
    <w:rsid w:val="25778F76"/>
    <w:rsid w:val="25863B80"/>
    <w:rsid w:val="258DDF44"/>
    <w:rsid w:val="25B56DE1"/>
    <w:rsid w:val="25C39EB6"/>
    <w:rsid w:val="25C775EE"/>
    <w:rsid w:val="25C9B667"/>
    <w:rsid w:val="25CB228C"/>
    <w:rsid w:val="25CE9EDC"/>
    <w:rsid w:val="25D15B1D"/>
    <w:rsid w:val="25DD2DB4"/>
    <w:rsid w:val="25DE2A81"/>
    <w:rsid w:val="25F16ADE"/>
    <w:rsid w:val="25F1BEA3"/>
    <w:rsid w:val="2605CC53"/>
    <w:rsid w:val="260FF65C"/>
    <w:rsid w:val="261CA494"/>
    <w:rsid w:val="261FE113"/>
    <w:rsid w:val="2622665A"/>
    <w:rsid w:val="26258CC0"/>
    <w:rsid w:val="262EA5B1"/>
    <w:rsid w:val="2649FDA9"/>
    <w:rsid w:val="265DDA9D"/>
    <w:rsid w:val="266850EA"/>
    <w:rsid w:val="266D4760"/>
    <w:rsid w:val="266FA94A"/>
    <w:rsid w:val="2672EEEC"/>
    <w:rsid w:val="267B5470"/>
    <w:rsid w:val="26846359"/>
    <w:rsid w:val="268D53AC"/>
    <w:rsid w:val="269AF66E"/>
    <w:rsid w:val="269CE44F"/>
    <w:rsid w:val="269EF46C"/>
    <w:rsid w:val="26AB3D06"/>
    <w:rsid w:val="26AF7DE6"/>
    <w:rsid w:val="26B3ADB8"/>
    <w:rsid w:val="26B6A4D5"/>
    <w:rsid w:val="26B71326"/>
    <w:rsid w:val="26D23655"/>
    <w:rsid w:val="26ED3660"/>
    <w:rsid w:val="26FD6F5E"/>
    <w:rsid w:val="27032E9B"/>
    <w:rsid w:val="270391A2"/>
    <w:rsid w:val="2717C05E"/>
    <w:rsid w:val="271923D2"/>
    <w:rsid w:val="27199B83"/>
    <w:rsid w:val="274451CF"/>
    <w:rsid w:val="27463922"/>
    <w:rsid w:val="274B9BD9"/>
    <w:rsid w:val="275496B2"/>
    <w:rsid w:val="275A8593"/>
    <w:rsid w:val="27626EE0"/>
    <w:rsid w:val="27849B85"/>
    <w:rsid w:val="27876623"/>
    <w:rsid w:val="279F9F8F"/>
    <w:rsid w:val="27A762A4"/>
    <w:rsid w:val="27A8C85D"/>
    <w:rsid w:val="27B70D3C"/>
    <w:rsid w:val="27BB2B2A"/>
    <w:rsid w:val="27C38ED3"/>
    <w:rsid w:val="27C3D09C"/>
    <w:rsid w:val="27C74BFF"/>
    <w:rsid w:val="27DA3237"/>
    <w:rsid w:val="27E56AF8"/>
    <w:rsid w:val="27E5E83B"/>
    <w:rsid w:val="27E8287E"/>
    <w:rsid w:val="27EBC1F1"/>
    <w:rsid w:val="27F2810F"/>
    <w:rsid w:val="2801A2C7"/>
    <w:rsid w:val="280517C8"/>
    <w:rsid w:val="280AFDD3"/>
    <w:rsid w:val="281648FB"/>
    <w:rsid w:val="282F4437"/>
    <w:rsid w:val="28424C6A"/>
    <w:rsid w:val="284A7988"/>
    <w:rsid w:val="28609EF8"/>
    <w:rsid w:val="28827251"/>
    <w:rsid w:val="2890D195"/>
    <w:rsid w:val="28932C20"/>
    <w:rsid w:val="28AD39C1"/>
    <w:rsid w:val="28C91484"/>
    <w:rsid w:val="28CEF1DA"/>
    <w:rsid w:val="28D20498"/>
    <w:rsid w:val="28DE0F09"/>
    <w:rsid w:val="28F0A60D"/>
    <w:rsid w:val="2925B743"/>
    <w:rsid w:val="2947971E"/>
    <w:rsid w:val="294AB3AA"/>
    <w:rsid w:val="296BD1D1"/>
    <w:rsid w:val="2970A03C"/>
    <w:rsid w:val="297B0729"/>
    <w:rsid w:val="298086AB"/>
    <w:rsid w:val="29819E6B"/>
    <w:rsid w:val="29883388"/>
    <w:rsid w:val="2989A801"/>
    <w:rsid w:val="298C797E"/>
    <w:rsid w:val="298EC1CB"/>
    <w:rsid w:val="29A6509F"/>
    <w:rsid w:val="29A68EA0"/>
    <w:rsid w:val="29AB43FC"/>
    <w:rsid w:val="29B4A84D"/>
    <w:rsid w:val="29BAD85B"/>
    <w:rsid w:val="29D3E5EA"/>
    <w:rsid w:val="29DE53B2"/>
    <w:rsid w:val="29E7EB5E"/>
    <w:rsid w:val="29E8F2F4"/>
    <w:rsid w:val="2A03A20A"/>
    <w:rsid w:val="2A1986DB"/>
    <w:rsid w:val="2A1CC969"/>
    <w:rsid w:val="2A1F5DD0"/>
    <w:rsid w:val="2A2877D1"/>
    <w:rsid w:val="2A2FC0E7"/>
    <w:rsid w:val="2A3A95EE"/>
    <w:rsid w:val="2A469755"/>
    <w:rsid w:val="2A484B0D"/>
    <w:rsid w:val="2A73C19A"/>
    <w:rsid w:val="2A79FFD8"/>
    <w:rsid w:val="2A8B2075"/>
    <w:rsid w:val="2A96BDEF"/>
    <w:rsid w:val="2A995F78"/>
    <w:rsid w:val="2AA4091E"/>
    <w:rsid w:val="2AA5FAA5"/>
    <w:rsid w:val="2AA7D694"/>
    <w:rsid w:val="2AAEBDAC"/>
    <w:rsid w:val="2AAF4507"/>
    <w:rsid w:val="2ABD7AB4"/>
    <w:rsid w:val="2AC52B63"/>
    <w:rsid w:val="2ADEF775"/>
    <w:rsid w:val="2B0298F5"/>
    <w:rsid w:val="2B03C9C3"/>
    <w:rsid w:val="2B0710FF"/>
    <w:rsid w:val="2B1022C2"/>
    <w:rsid w:val="2B16C2AE"/>
    <w:rsid w:val="2B2207B1"/>
    <w:rsid w:val="2B44DE2E"/>
    <w:rsid w:val="2B464E07"/>
    <w:rsid w:val="2B48A375"/>
    <w:rsid w:val="2B4BB57D"/>
    <w:rsid w:val="2B524032"/>
    <w:rsid w:val="2B587444"/>
    <w:rsid w:val="2B5B9407"/>
    <w:rsid w:val="2B66F4DF"/>
    <w:rsid w:val="2B67F628"/>
    <w:rsid w:val="2B6B8568"/>
    <w:rsid w:val="2B6EC282"/>
    <w:rsid w:val="2B822CE6"/>
    <w:rsid w:val="2B9406D3"/>
    <w:rsid w:val="2B983FBA"/>
    <w:rsid w:val="2BA02D40"/>
    <w:rsid w:val="2BAC1212"/>
    <w:rsid w:val="2BB4D438"/>
    <w:rsid w:val="2BB99B3A"/>
    <w:rsid w:val="2BC68725"/>
    <w:rsid w:val="2BD380A8"/>
    <w:rsid w:val="2BD3FADB"/>
    <w:rsid w:val="2BEB4F87"/>
    <w:rsid w:val="2BEC9C2D"/>
    <w:rsid w:val="2BF0308E"/>
    <w:rsid w:val="2C08F08A"/>
    <w:rsid w:val="2C0F91FB"/>
    <w:rsid w:val="2C215E46"/>
    <w:rsid w:val="2C237F23"/>
    <w:rsid w:val="2C27A98A"/>
    <w:rsid w:val="2C2ABDF5"/>
    <w:rsid w:val="2C2B3B1D"/>
    <w:rsid w:val="2C39D3C3"/>
    <w:rsid w:val="2C504DEF"/>
    <w:rsid w:val="2C52E9C0"/>
    <w:rsid w:val="2C59D761"/>
    <w:rsid w:val="2C5D0445"/>
    <w:rsid w:val="2C5FA539"/>
    <w:rsid w:val="2C6254B5"/>
    <w:rsid w:val="2C626105"/>
    <w:rsid w:val="2C63E107"/>
    <w:rsid w:val="2C6B99B7"/>
    <w:rsid w:val="2C6E3B3E"/>
    <w:rsid w:val="2C7B83C8"/>
    <w:rsid w:val="2C7FF4EE"/>
    <w:rsid w:val="2C802123"/>
    <w:rsid w:val="2C94894F"/>
    <w:rsid w:val="2C957A43"/>
    <w:rsid w:val="2C9C73B0"/>
    <w:rsid w:val="2CB64731"/>
    <w:rsid w:val="2CC0CA56"/>
    <w:rsid w:val="2CCDB7B7"/>
    <w:rsid w:val="2CCFB6A1"/>
    <w:rsid w:val="2CE216E1"/>
    <w:rsid w:val="2CE643FC"/>
    <w:rsid w:val="2CF7A5E4"/>
    <w:rsid w:val="2D00ACC5"/>
    <w:rsid w:val="2D080209"/>
    <w:rsid w:val="2D0D4181"/>
    <w:rsid w:val="2D0E3DC9"/>
    <w:rsid w:val="2D268236"/>
    <w:rsid w:val="2D27AE9D"/>
    <w:rsid w:val="2D314CD9"/>
    <w:rsid w:val="2D3A1030"/>
    <w:rsid w:val="2D4F20A2"/>
    <w:rsid w:val="2D80F4C5"/>
    <w:rsid w:val="2D826DFB"/>
    <w:rsid w:val="2D831F05"/>
    <w:rsid w:val="2D8A5124"/>
    <w:rsid w:val="2DA29B97"/>
    <w:rsid w:val="2DA46581"/>
    <w:rsid w:val="2DB41C9A"/>
    <w:rsid w:val="2DB6DD6B"/>
    <w:rsid w:val="2DB9E8F9"/>
    <w:rsid w:val="2DBFDFDF"/>
    <w:rsid w:val="2DD5545A"/>
    <w:rsid w:val="2DEE8672"/>
    <w:rsid w:val="2DF66850"/>
    <w:rsid w:val="2DF9CD40"/>
    <w:rsid w:val="2E088A89"/>
    <w:rsid w:val="2E0C5FCD"/>
    <w:rsid w:val="2E156157"/>
    <w:rsid w:val="2E29E152"/>
    <w:rsid w:val="2E36AE93"/>
    <w:rsid w:val="2E3E65B1"/>
    <w:rsid w:val="2E4B78EF"/>
    <w:rsid w:val="2E832498"/>
    <w:rsid w:val="2E878E87"/>
    <w:rsid w:val="2E9164EF"/>
    <w:rsid w:val="2E937DDF"/>
    <w:rsid w:val="2EA0EF12"/>
    <w:rsid w:val="2EA5FFAA"/>
    <w:rsid w:val="2EAD38F8"/>
    <w:rsid w:val="2EB18DEE"/>
    <w:rsid w:val="2EB22CF3"/>
    <w:rsid w:val="2EBC15C2"/>
    <w:rsid w:val="2EC1E277"/>
    <w:rsid w:val="2EC756CE"/>
    <w:rsid w:val="2ECBDEEF"/>
    <w:rsid w:val="2ED39D51"/>
    <w:rsid w:val="2ED57D9C"/>
    <w:rsid w:val="2ED7CE02"/>
    <w:rsid w:val="2ED88967"/>
    <w:rsid w:val="2EE3481C"/>
    <w:rsid w:val="2EF23984"/>
    <w:rsid w:val="2EF4015C"/>
    <w:rsid w:val="2F0688FA"/>
    <w:rsid w:val="2F13662F"/>
    <w:rsid w:val="2F1C1206"/>
    <w:rsid w:val="2F213B29"/>
    <w:rsid w:val="2F2734AC"/>
    <w:rsid w:val="2F461DC1"/>
    <w:rsid w:val="2F4DEDEF"/>
    <w:rsid w:val="2F545DE0"/>
    <w:rsid w:val="2F60DE19"/>
    <w:rsid w:val="2F68EA01"/>
    <w:rsid w:val="2F69A2F2"/>
    <w:rsid w:val="2F6CCF0E"/>
    <w:rsid w:val="2F7C8E4C"/>
    <w:rsid w:val="2F841E15"/>
    <w:rsid w:val="2F8FE674"/>
    <w:rsid w:val="2F916115"/>
    <w:rsid w:val="2FA3B2DF"/>
    <w:rsid w:val="2FA876FE"/>
    <w:rsid w:val="2FABBC94"/>
    <w:rsid w:val="2FAF226C"/>
    <w:rsid w:val="2FB04E0C"/>
    <w:rsid w:val="2FBD233B"/>
    <w:rsid w:val="2FDB2E60"/>
    <w:rsid w:val="2FE134F6"/>
    <w:rsid w:val="2FE57725"/>
    <w:rsid w:val="2FF6BDC3"/>
    <w:rsid w:val="300D9CAF"/>
    <w:rsid w:val="300DF6DB"/>
    <w:rsid w:val="301441CE"/>
    <w:rsid w:val="30172A17"/>
    <w:rsid w:val="301CCBCD"/>
    <w:rsid w:val="301CCC56"/>
    <w:rsid w:val="3032BDFB"/>
    <w:rsid w:val="303E334C"/>
    <w:rsid w:val="30465567"/>
    <w:rsid w:val="30490959"/>
    <w:rsid w:val="30608C64"/>
    <w:rsid w:val="3064887C"/>
    <w:rsid w:val="3080D569"/>
    <w:rsid w:val="30886567"/>
    <w:rsid w:val="30A1862E"/>
    <w:rsid w:val="30B44C5C"/>
    <w:rsid w:val="30B58DA8"/>
    <w:rsid w:val="30C103DE"/>
    <w:rsid w:val="30C604B1"/>
    <w:rsid w:val="30DFFF81"/>
    <w:rsid w:val="30E7785F"/>
    <w:rsid w:val="30F6F046"/>
    <w:rsid w:val="3109E407"/>
    <w:rsid w:val="310E873C"/>
    <w:rsid w:val="31185D7C"/>
    <w:rsid w:val="311C013D"/>
    <w:rsid w:val="311CCE3B"/>
    <w:rsid w:val="3120BA02"/>
    <w:rsid w:val="31264345"/>
    <w:rsid w:val="31265AE3"/>
    <w:rsid w:val="3129B2F4"/>
    <w:rsid w:val="3130F0E4"/>
    <w:rsid w:val="31338B1F"/>
    <w:rsid w:val="313A3CCC"/>
    <w:rsid w:val="313DCABF"/>
    <w:rsid w:val="313F369E"/>
    <w:rsid w:val="31506EFC"/>
    <w:rsid w:val="3151D3EA"/>
    <w:rsid w:val="3154D38A"/>
    <w:rsid w:val="31581AF4"/>
    <w:rsid w:val="31616B68"/>
    <w:rsid w:val="3170AF1A"/>
    <w:rsid w:val="3175244C"/>
    <w:rsid w:val="317822EC"/>
    <w:rsid w:val="31795AC8"/>
    <w:rsid w:val="317D2364"/>
    <w:rsid w:val="318C64CC"/>
    <w:rsid w:val="318D2EF4"/>
    <w:rsid w:val="3195C012"/>
    <w:rsid w:val="319AA0AE"/>
    <w:rsid w:val="319B9B95"/>
    <w:rsid w:val="319DA41A"/>
    <w:rsid w:val="31A49D8F"/>
    <w:rsid w:val="31A56A6A"/>
    <w:rsid w:val="31A92696"/>
    <w:rsid w:val="31B61DDE"/>
    <w:rsid w:val="31BB9C1F"/>
    <w:rsid w:val="31C25DAE"/>
    <w:rsid w:val="31CACE36"/>
    <w:rsid w:val="31CD2235"/>
    <w:rsid w:val="31CED88B"/>
    <w:rsid w:val="31D00653"/>
    <w:rsid w:val="31D09A4B"/>
    <w:rsid w:val="31D41AD6"/>
    <w:rsid w:val="31E3B0FF"/>
    <w:rsid w:val="31E70F5A"/>
    <w:rsid w:val="31F28107"/>
    <w:rsid w:val="31F701CC"/>
    <w:rsid w:val="32039CAC"/>
    <w:rsid w:val="320C2870"/>
    <w:rsid w:val="3228111C"/>
    <w:rsid w:val="32288EF0"/>
    <w:rsid w:val="322EF137"/>
    <w:rsid w:val="323B3571"/>
    <w:rsid w:val="324246F0"/>
    <w:rsid w:val="32429424"/>
    <w:rsid w:val="3243F9B0"/>
    <w:rsid w:val="32514089"/>
    <w:rsid w:val="325F2DA8"/>
    <w:rsid w:val="326CB988"/>
    <w:rsid w:val="3277474F"/>
    <w:rsid w:val="32828A13"/>
    <w:rsid w:val="32896D36"/>
    <w:rsid w:val="329D5783"/>
    <w:rsid w:val="32A536D6"/>
    <w:rsid w:val="32B3EDA9"/>
    <w:rsid w:val="32C53023"/>
    <w:rsid w:val="32C7696F"/>
    <w:rsid w:val="32CEE6BD"/>
    <w:rsid w:val="32D1744E"/>
    <w:rsid w:val="32DD84CC"/>
    <w:rsid w:val="32DE10F6"/>
    <w:rsid w:val="33075D05"/>
    <w:rsid w:val="330C06E1"/>
    <w:rsid w:val="331AE40E"/>
    <w:rsid w:val="332C51CC"/>
    <w:rsid w:val="333649B4"/>
    <w:rsid w:val="335C39C6"/>
    <w:rsid w:val="33612AC8"/>
    <w:rsid w:val="336157DE"/>
    <w:rsid w:val="336F89FC"/>
    <w:rsid w:val="33700BCF"/>
    <w:rsid w:val="337829FD"/>
    <w:rsid w:val="3378CBE9"/>
    <w:rsid w:val="337E0D2A"/>
    <w:rsid w:val="3387930A"/>
    <w:rsid w:val="33966959"/>
    <w:rsid w:val="339B61EB"/>
    <w:rsid w:val="339F6D0D"/>
    <w:rsid w:val="33BA45C7"/>
    <w:rsid w:val="33BC3B04"/>
    <w:rsid w:val="33BEB42C"/>
    <w:rsid w:val="33C100A1"/>
    <w:rsid w:val="33C1C37F"/>
    <w:rsid w:val="33C5AA96"/>
    <w:rsid w:val="33C79D87"/>
    <w:rsid w:val="33D7602B"/>
    <w:rsid w:val="33DC26DE"/>
    <w:rsid w:val="33FAAF73"/>
    <w:rsid w:val="3407045F"/>
    <w:rsid w:val="340A1B67"/>
    <w:rsid w:val="340C463A"/>
    <w:rsid w:val="34106CC0"/>
    <w:rsid w:val="3411D6EB"/>
    <w:rsid w:val="3418A6FA"/>
    <w:rsid w:val="341FFCA2"/>
    <w:rsid w:val="3423929C"/>
    <w:rsid w:val="342D0C7F"/>
    <w:rsid w:val="342E1446"/>
    <w:rsid w:val="3431D208"/>
    <w:rsid w:val="3457D665"/>
    <w:rsid w:val="346C4B19"/>
    <w:rsid w:val="348A20F5"/>
    <w:rsid w:val="349F4EB6"/>
    <w:rsid w:val="34AD2B0A"/>
    <w:rsid w:val="34BE57F6"/>
    <w:rsid w:val="34BED917"/>
    <w:rsid w:val="34C8DA87"/>
    <w:rsid w:val="34CB0AEC"/>
    <w:rsid w:val="34CCA33F"/>
    <w:rsid w:val="34D36997"/>
    <w:rsid w:val="34D74546"/>
    <w:rsid w:val="34E2A190"/>
    <w:rsid w:val="34E99706"/>
    <w:rsid w:val="34EB65BA"/>
    <w:rsid w:val="34ED23E5"/>
    <w:rsid w:val="34F29F81"/>
    <w:rsid w:val="35041C30"/>
    <w:rsid w:val="3506794D"/>
    <w:rsid w:val="350A9D31"/>
    <w:rsid w:val="35133DFF"/>
    <w:rsid w:val="35149C4A"/>
    <w:rsid w:val="352128BB"/>
    <w:rsid w:val="3527C67F"/>
    <w:rsid w:val="35327553"/>
    <w:rsid w:val="353C0955"/>
    <w:rsid w:val="3557170C"/>
    <w:rsid w:val="355B53AD"/>
    <w:rsid w:val="355B5D97"/>
    <w:rsid w:val="3564C6E8"/>
    <w:rsid w:val="356825D3"/>
    <w:rsid w:val="357A9F2C"/>
    <w:rsid w:val="357E2D2A"/>
    <w:rsid w:val="3587A9EB"/>
    <w:rsid w:val="3587D18D"/>
    <w:rsid w:val="359A7DAF"/>
    <w:rsid w:val="35B47EC9"/>
    <w:rsid w:val="35B6B52E"/>
    <w:rsid w:val="35B70560"/>
    <w:rsid w:val="35B7861C"/>
    <w:rsid w:val="35BD92A2"/>
    <w:rsid w:val="35BFA025"/>
    <w:rsid w:val="35C2300C"/>
    <w:rsid w:val="35CA9A96"/>
    <w:rsid w:val="35CAACDC"/>
    <w:rsid w:val="35CD1924"/>
    <w:rsid w:val="35CD6F84"/>
    <w:rsid w:val="35DE8C13"/>
    <w:rsid w:val="35E43C90"/>
    <w:rsid w:val="35E63F5C"/>
    <w:rsid w:val="35ED5F22"/>
    <w:rsid w:val="360CB459"/>
    <w:rsid w:val="36121418"/>
    <w:rsid w:val="361B2698"/>
    <w:rsid w:val="3622F3E6"/>
    <w:rsid w:val="36242D7F"/>
    <w:rsid w:val="3625F156"/>
    <w:rsid w:val="362A2D99"/>
    <w:rsid w:val="362CD4DF"/>
    <w:rsid w:val="362DF758"/>
    <w:rsid w:val="362FD406"/>
    <w:rsid w:val="363422E5"/>
    <w:rsid w:val="36421126"/>
    <w:rsid w:val="364C8229"/>
    <w:rsid w:val="3667371A"/>
    <w:rsid w:val="366A5384"/>
    <w:rsid w:val="36788A59"/>
    <w:rsid w:val="369D9E9C"/>
    <w:rsid w:val="36B00DC3"/>
    <w:rsid w:val="36B45D16"/>
    <w:rsid w:val="36B4FC55"/>
    <w:rsid w:val="36BF9EE8"/>
    <w:rsid w:val="36C6450A"/>
    <w:rsid w:val="36CA72EF"/>
    <w:rsid w:val="36D4B019"/>
    <w:rsid w:val="36E2DFE7"/>
    <w:rsid w:val="36F5D47A"/>
    <w:rsid w:val="3709588F"/>
    <w:rsid w:val="370DB624"/>
    <w:rsid w:val="3718493F"/>
    <w:rsid w:val="371AF38F"/>
    <w:rsid w:val="371D0447"/>
    <w:rsid w:val="37358295"/>
    <w:rsid w:val="373B8D88"/>
    <w:rsid w:val="374D4737"/>
    <w:rsid w:val="3761C823"/>
    <w:rsid w:val="37668145"/>
    <w:rsid w:val="3768B760"/>
    <w:rsid w:val="37856F90"/>
    <w:rsid w:val="378585BC"/>
    <w:rsid w:val="378AF7ED"/>
    <w:rsid w:val="378C89D1"/>
    <w:rsid w:val="378CC4D0"/>
    <w:rsid w:val="378DF1BD"/>
    <w:rsid w:val="378EA539"/>
    <w:rsid w:val="37A257E0"/>
    <w:rsid w:val="37A3A1C8"/>
    <w:rsid w:val="37A9FE05"/>
    <w:rsid w:val="37ADF921"/>
    <w:rsid w:val="37B129F9"/>
    <w:rsid w:val="37B18849"/>
    <w:rsid w:val="37C8C38B"/>
    <w:rsid w:val="37EF8911"/>
    <w:rsid w:val="3809E232"/>
    <w:rsid w:val="380D1506"/>
    <w:rsid w:val="38113E4C"/>
    <w:rsid w:val="3815EDD6"/>
    <w:rsid w:val="381F9A68"/>
    <w:rsid w:val="3825074B"/>
    <w:rsid w:val="3829DDCA"/>
    <w:rsid w:val="382D771E"/>
    <w:rsid w:val="383C0EFA"/>
    <w:rsid w:val="383F6CA4"/>
    <w:rsid w:val="3847355D"/>
    <w:rsid w:val="384B8C76"/>
    <w:rsid w:val="384CC0C0"/>
    <w:rsid w:val="386587EB"/>
    <w:rsid w:val="38664350"/>
    <w:rsid w:val="387A3616"/>
    <w:rsid w:val="387E31A2"/>
    <w:rsid w:val="3884FD9B"/>
    <w:rsid w:val="389A9536"/>
    <w:rsid w:val="38A81107"/>
    <w:rsid w:val="38B0860E"/>
    <w:rsid w:val="38C51E8D"/>
    <w:rsid w:val="38D135E6"/>
    <w:rsid w:val="38D24FBB"/>
    <w:rsid w:val="38DE1CA8"/>
    <w:rsid w:val="38E1B991"/>
    <w:rsid w:val="38F61224"/>
    <w:rsid w:val="38F62902"/>
    <w:rsid w:val="38FEBB0D"/>
    <w:rsid w:val="39086B28"/>
    <w:rsid w:val="391D1B1A"/>
    <w:rsid w:val="392500B5"/>
    <w:rsid w:val="3928B1D3"/>
    <w:rsid w:val="392A5CA8"/>
    <w:rsid w:val="393997CE"/>
    <w:rsid w:val="393AEEEE"/>
    <w:rsid w:val="39429FFB"/>
    <w:rsid w:val="3957445B"/>
    <w:rsid w:val="397534C7"/>
    <w:rsid w:val="3976A0F3"/>
    <w:rsid w:val="39856305"/>
    <w:rsid w:val="399FAFBB"/>
    <w:rsid w:val="39A12CBE"/>
    <w:rsid w:val="39A5B293"/>
    <w:rsid w:val="39AA0AA2"/>
    <w:rsid w:val="39AFE2FB"/>
    <w:rsid w:val="39C53A86"/>
    <w:rsid w:val="39D10C04"/>
    <w:rsid w:val="39D9849D"/>
    <w:rsid w:val="39E0A4EF"/>
    <w:rsid w:val="39E1B962"/>
    <w:rsid w:val="39E26622"/>
    <w:rsid w:val="39F4D33B"/>
    <w:rsid w:val="39FE7B10"/>
    <w:rsid w:val="3A0525FA"/>
    <w:rsid w:val="3A053B93"/>
    <w:rsid w:val="3A05A283"/>
    <w:rsid w:val="3A0945D2"/>
    <w:rsid w:val="3A0AB035"/>
    <w:rsid w:val="3A113E50"/>
    <w:rsid w:val="3A1A2054"/>
    <w:rsid w:val="3A32A21E"/>
    <w:rsid w:val="3A398814"/>
    <w:rsid w:val="3A3BBB59"/>
    <w:rsid w:val="3A41C075"/>
    <w:rsid w:val="3A4D130A"/>
    <w:rsid w:val="3A4D998C"/>
    <w:rsid w:val="3A60D9B9"/>
    <w:rsid w:val="3A7DF14B"/>
    <w:rsid w:val="3A86BB3D"/>
    <w:rsid w:val="3A8BAF1E"/>
    <w:rsid w:val="3A8F574B"/>
    <w:rsid w:val="3A90F176"/>
    <w:rsid w:val="3AAD2A7F"/>
    <w:rsid w:val="3AB8A087"/>
    <w:rsid w:val="3AB9E7E9"/>
    <w:rsid w:val="3ABCC669"/>
    <w:rsid w:val="3AC298AF"/>
    <w:rsid w:val="3AC37361"/>
    <w:rsid w:val="3AC3B081"/>
    <w:rsid w:val="3AC5214D"/>
    <w:rsid w:val="3ACD2A70"/>
    <w:rsid w:val="3ACFC04B"/>
    <w:rsid w:val="3AD9ACB1"/>
    <w:rsid w:val="3AD9F8A2"/>
    <w:rsid w:val="3AEAE3E6"/>
    <w:rsid w:val="3AFB48A6"/>
    <w:rsid w:val="3B1EF3AE"/>
    <w:rsid w:val="3B28414B"/>
    <w:rsid w:val="3B30EE73"/>
    <w:rsid w:val="3B35FB13"/>
    <w:rsid w:val="3B418827"/>
    <w:rsid w:val="3B610AE7"/>
    <w:rsid w:val="3B617384"/>
    <w:rsid w:val="3B61E6A0"/>
    <w:rsid w:val="3B7B1DB4"/>
    <w:rsid w:val="3B7D8990"/>
    <w:rsid w:val="3B8023C9"/>
    <w:rsid w:val="3B9010F6"/>
    <w:rsid w:val="3B93688A"/>
    <w:rsid w:val="3BAE719D"/>
    <w:rsid w:val="3BB3735A"/>
    <w:rsid w:val="3BBA43DD"/>
    <w:rsid w:val="3BBC1AF2"/>
    <w:rsid w:val="3BCC003A"/>
    <w:rsid w:val="3BCFAAB4"/>
    <w:rsid w:val="3BCFCFF8"/>
    <w:rsid w:val="3BD6F49F"/>
    <w:rsid w:val="3BEFCD6B"/>
    <w:rsid w:val="3BF681F9"/>
    <w:rsid w:val="3C02CC3C"/>
    <w:rsid w:val="3C07A5E0"/>
    <w:rsid w:val="3C0C03A7"/>
    <w:rsid w:val="3C127B43"/>
    <w:rsid w:val="3C20DD77"/>
    <w:rsid w:val="3C283155"/>
    <w:rsid w:val="3C35D63E"/>
    <w:rsid w:val="3C46F911"/>
    <w:rsid w:val="3C4B7DCD"/>
    <w:rsid w:val="3C562FB6"/>
    <w:rsid w:val="3C58CAA2"/>
    <w:rsid w:val="3C648143"/>
    <w:rsid w:val="3C70FB10"/>
    <w:rsid w:val="3C930D0F"/>
    <w:rsid w:val="3C9B6A88"/>
    <w:rsid w:val="3CA7788A"/>
    <w:rsid w:val="3CAC4C26"/>
    <w:rsid w:val="3CB8A110"/>
    <w:rsid w:val="3CCFBF31"/>
    <w:rsid w:val="3CDA90C2"/>
    <w:rsid w:val="3CDDE545"/>
    <w:rsid w:val="3CE125AF"/>
    <w:rsid w:val="3D02BB6E"/>
    <w:rsid w:val="3D0E336E"/>
    <w:rsid w:val="3D1BAA23"/>
    <w:rsid w:val="3D248368"/>
    <w:rsid w:val="3D26354C"/>
    <w:rsid w:val="3D30032B"/>
    <w:rsid w:val="3D3382BD"/>
    <w:rsid w:val="3D39B473"/>
    <w:rsid w:val="3D3ADA8D"/>
    <w:rsid w:val="3D4B95A6"/>
    <w:rsid w:val="3D536CE3"/>
    <w:rsid w:val="3D55A5B9"/>
    <w:rsid w:val="3D567C73"/>
    <w:rsid w:val="3D56A35B"/>
    <w:rsid w:val="3D6848B4"/>
    <w:rsid w:val="3D6EB5D0"/>
    <w:rsid w:val="3D744C88"/>
    <w:rsid w:val="3D963D61"/>
    <w:rsid w:val="3D9F3A5B"/>
    <w:rsid w:val="3D9FCEF2"/>
    <w:rsid w:val="3DA0D7E7"/>
    <w:rsid w:val="3DA37641"/>
    <w:rsid w:val="3DA3E66D"/>
    <w:rsid w:val="3DABD7DE"/>
    <w:rsid w:val="3DAE26D2"/>
    <w:rsid w:val="3DB691A4"/>
    <w:rsid w:val="3DBB2025"/>
    <w:rsid w:val="3DD11648"/>
    <w:rsid w:val="3DE7B9DE"/>
    <w:rsid w:val="3DFB9DB2"/>
    <w:rsid w:val="3E05B9C1"/>
    <w:rsid w:val="3E1137B6"/>
    <w:rsid w:val="3E123E2B"/>
    <w:rsid w:val="3E20845B"/>
    <w:rsid w:val="3E23840A"/>
    <w:rsid w:val="3E244ACE"/>
    <w:rsid w:val="3E4A6D87"/>
    <w:rsid w:val="3E569470"/>
    <w:rsid w:val="3E58B1BB"/>
    <w:rsid w:val="3E64C73D"/>
    <w:rsid w:val="3E8E762F"/>
    <w:rsid w:val="3E95A85B"/>
    <w:rsid w:val="3EB472F0"/>
    <w:rsid w:val="3EC7B1B8"/>
    <w:rsid w:val="3ECF8C4D"/>
    <w:rsid w:val="3ED37CDC"/>
    <w:rsid w:val="3EE76607"/>
    <w:rsid w:val="3EE9779A"/>
    <w:rsid w:val="3EEDF1CC"/>
    <w:rsid w:val="3EF25572"/>
    <w:rsid w:val="3F13AEFE"/>
    <w:rsid w:val="3F179961"/>
    <w:rsid w:val="3F1AFEA2"/>
    <w:rsid w:val="3F1D7C0C"/>
    <w:rsid w:val="3F1DBE17"/>
    <w:rsid w:val="3F2815CE"/>
    <w:rsid w:val="3F388F2D"/>
    <w:rsid w:val="3F3B14D0"/>
    <w:rsid w:val="3F3CA848"/>
    <w:rsid w:val="3F658F48"/>
    <w:rsid w:val="3F661E12"/>
    <w:rsid w:val="3F707DB5"/>
    <w:rsid w:val="3F71A809"/>
    <w:rsid w:val="3F7391D9"/>
    <w:rsid w:val="3F760287"/>
    <w:rsid w:val="3F8A818D"/>
    <w:rsid w:val="3F8BA849"/>
    <w:rsid w:val="3F8F9E2F"/>
    <w:rsid w:val="3F98FDD4"/>
    <w:rsid w:val="3F9E8144"/>
    <w:rsid w:val="3FA89BD2"/>
    <w:rsid w:val="3FC0DDE7"/>
    <w:rsid w:val="3FD60A4F"/>
    <w:rsid w:val="3FE6AEEF"/>
    <w:rsid w:val="3FF7020A"/>
    <w:rsid w:val="3FF7AB12"/>
    <w:rsid w:val="3FF8216C"/>
    <w:rsid w:val="4010842B"/>
    <w:rsid w:val="4028C148"/>
    <w:rsid w:val="40372B6C"/>
    <w:rsid w:val="404A53FF"/>
    <w:rsid w:val="404AEA0E"/>
    <w:rsid w:val="404FA03F"/>
    <w:rsid w:val="405B3F5C"/>
    <w:rsid w:val="40623226"/>
    <w:rsid w:val="406AFE9F"/>
    <w:rsid w:val="407A6618"/>
    <w:rsid w:val="408547FB"/>
    <w:rsid w:val="40864242"/>
    <w:rsid w:val="4086D561"/>
    <w:rsid w:val="40921D40"/>
    <w:rsid w:val="40B7B280"/>
    <w:rsid w:val="40BEED53"/>
    <w:rsid w:val="40C42263"/>
    <w:rsid w:val="40D67967"/>
    <w:rsid w:val="40D878A9"/>
    <w:rsid w:val="40E30003"/>
    <w:rsid w:val="41137196"/>
    <w:rsid w:val="4119F2C9"/>
    <w:rsid w:val="41266604"/>
    <w:rsid w:val="4128D771"/>
    <w:rsid w:val="412CB5FE"/>
    <w:rsid w:val="4132F205"/>
    <w:rsid w:val="4138DD53"/>
    <w:rsid w:val="4143113E"/>
    <w:rsid w:val="4154A266"/>
    <w:rsid w:val="41625640"/>
    <w:rsid w:val="4168FF03"/>
    <w:rsid w:val="4173E181"/>
    <w:rsid w:val="417F9709"/>
    <w:rsid w:val="41805032"/>
    <w:rsid w:val="4186B276"/>
    <w:rsid w:val="41929677"/>
    <w:rsid w:val="41965462"/>
    <w:rsid w:val="419EF135"/>
    <w:rsid w:val="41A28203"/>
    <w:rsid w:val="41B01EE9"/>
    <w:rsid w:val="41B19CED"/>
    <w:rsid w:val="41C9B302"/>
    <w:rsid w:val="41CB9049"/>
    <w:rsid w:val="41D04C6B"/>
    <w:rsid w:val="41DE2BF5"/>
    <w:rsid w:val="41E07515"/>
    <w:rsid w:val="41E62A1D"/>
    <w:rsid w:val="41ECD8E7"/>
    <w:rsid w:val="41EFDA8B"/>
    <w:rsid w:val="41FF848C"/>
    <w:rsid w:val="42074256"/>
    <w:rsid w:val="421FE067"/>
    <w:rsid w:val="4221185C"/>
    <w:rsid w:val="4221E04D"/>
    <w:rsid w:val="4224707C"/>
    <w:rsid w:val="42260A0E"/>
    <w:rsid w:val="422AC03C"/>
    <w:rsid w:val="425185A9"/>
    <w:rsid w:val="4258838E"/>
    <w:rsid w:val="425FAEE5"/>
    <w:rsid w:val="4262429D"/>
    <w:rsid w:val="427D0B9E"/>
    <w:rsid w:val="42865653"/>
    <w:rsid w:val="428D69E1"/>
    <w:rsid w:val="428E7413"/>
    <w:rsid w:val="428F94CE"/>
    <w:rsid w:val="4294C061"/>
    <w:rsid w:val="429B1C62"/>
    <w:rsid w:val="429F987F"/>
    <w:rsid w:val="42A0ACE5"/>
    <w:rsid w:val="42A0F70F"/>
    <w:rsid w:val="42B71E87"/>
    <w:rsid w:val="42BE310F"/>
    <w:rsid w:val="42C35186"/>
    <w:rsid w:val="42CC5CD7"/>
    <w:rsid w:val="42D582BD"/>
    <w:rsid w:val="42D99C38"/>
    <w:rsid w:val="42DE955E"/>
    <w:rsid w:val="42E3F83D"/>
    <w:rsid w:val="42E4FE44"/>
    <w:rsid w:val="42FB93C8"/>
    <w:rsid w:val="42FE3701"/>
    <w:rsid w:val="4305CFF5"/>
    <w:rsid w:val="4328892B"/>
    <w:rsid w:val="4336C773"/>
    <w:rsid w:val="434C94D9"/>
    <w:rsid w:val="435052B3"/>
    <w:rsid w:val="437A8EAC"/>
    <w:rsid w:val="4381ADAE"/>
    <w:rsid w:val="4389E430"/>
    <w:rsid w:val="438B9FB5"/>
    <w:rsid w:val="439BBBE4"/>
    <w:rsid w:val="439E7B4D"/>
    <w:rsid w:val="43A63907"/>
    <w:rsid w:val="43AE7559"/>
    <w:rsid w:val="43B206DA"/>
    <w:rsid w:val="43B6E00A"/>
    <w:rsid w:val="43C885A6"/>
    <w:rsid w:val="43D14658"/>
    <w:rsid w:val="43D9E85C"/>
    <w:rsid w:val="43DAE2EC"/>
    <w:rsid w:val="43E4E577"/>
    <w:rsid w:val="43EC0291"/>
    <w:rsid w:val="43ED2E74"/>
    <w:rsid w:val="440A6EC1"/>
    <w:rsid w:val="4410196B"/>
    <w:rsid w:val="4423504E"/>
    <w:rsid w:val="442C09E8"/>
    <w:rsid w:val="443B60A5"/>
    <w:rsid w:val="4457A0B2"/>
    <w:rsid w:val="445C9DEE"/>
    <w:rsid w:val="44639E4B"/>
    <w:rsid w:val="4464CFFD"/>
    <w:rsid w:val="4471AB53"/>
    <w:rsid w:val="4478C8B6"/>
    <w:rsid w:val="4493D2D2"/>
    <w:rsid w:val="449566EA"/>
    <w:rsid w:val="44D506B7"/>
    <w:rsid w:val="44D9396A"/>
    <w:rsid w:val="44E93DAF"/>
    <w:rsid w:val="44EB6C2C"/>
    <w:rsid w:val="44F4B0BD"/>
    <w:rsid w:val="45099BD8"/>
    <w:rsid w:val="4521BD28"/>
    <w:rsid w:val="45228BFC"/>
    <w:rsid w:val="4525B865"/>
    <w:rsid w:val="4525BA2F"/>
    <w:rsid w:val="4526984D"/>
    <w:rsid w:val="453526E7"/>
    <w:rsid w:val="453FBB96"/>
    <w:rsid w:val="4544A9B0"/>
    <w:rsid w:val="45457848"/>
    <w:rsid w:val="4546722F"/>
    <w:rsid w:val="45525247"/>
    <w:rsid w:val="45583188"/>
    <w:rsid w:val="457251A8"/>
    <w:rsid w:val="45862570"/>
    <w:rsid w:val="458CE321"/>
    <w:rsid w:val="4591A278"/>
    <w:rsid w:val="45954496"/>
    <w:rsid w:val="459CFADF"/>
    <w:rsid w:val="45C4B18E"/>
    <w:rsid w:val="45D8FFCB"/>
    <w:rsid w:val="45E78E6B"/>
    <w:rsid w:val="45F4023A"/>
    <w:rsid w:val="45FC9C56"/>
    <w:rsid w:val="45FE6513"/>
    <w:rsid w:val="45FF2E69"/>
    <w:rsid w:val="460546B8"/>
    <w:rsid w:val="460FBEDA"/>
    <w:rsid w:val="4610928D"/>
    <w:rsid w:val="4627DFD0"/>
    <w:rsid w:val="462EFC61"/>
    <w:rsid w:val="4637A47C"/>
    <w:rsid w:val="463811DF"/>
    <w:rsid w:val="4651BF59"/>
    <w:rsid w:val="465701AB"/>
    <w:rsid w:val="465FD246"/>
    <w:rsid w:val="4661BAF5"/>
    <w:rsid w:val="46746F83"/>
    <w:rsid w:val="46911889"/>
    <w:rsid w:val="46996255"/>
    <w:rsid w:val="469F7967"/>
    <w:rsid w:val="46A48BCD"/>
    <w:rsid w:val="46A64089"/>
    <w:rsid w:val="46AA2351"/>
    <w:rsid w:val="46B71A5F"/>
    <w:rsid w:val="46B8FA55"/>
    <w:rsid w:val="46BA2759"/>
    <w:rsid w:val="46BB564A"/>
    <w:rsid w:val="46C3B7EB"/>
    <w:rsid w:val="46CF70C9"/>
    <w:rsid w:val="46D12000"/>
    <w:rsid w:val="46D5AFAD"/>
    <w:rsid w:val="46DBC1A8"/>
    <w:rsid w:val="46E6F927"/>
    <w:rsid w:val="46EBBB24"/>
    <w:rsid w:val="46F277EC"/>
    <w:rsid w:val="46F74426"/>
    <w:rsid w:val="46F9216C"/>
    <w:rsid w:val="46FA0BC3"/>
    <w:rsid w:val="471F3E0F"/>
    <w:rsid w:val="47229C61"/>
    <w:rsid w:val="47295E39"/>
    <w:rsid w:val="472C58D3"/>
    <w:rsid w:val="472C761D"/>
    <w:rsid w:val="473A0D3F"/>
    <w:rsid w:val="473D721A"/>
    <w:rsid w:val="4747A56A"/>
    <w:rsid w:val="47547065"/>
    <w:rsid w:val="4757E11E"/>
    <w:rsid w:val="475F54DE"/>
    <w:rsid w:val="476159D4"/>
    <w:rsid w:val="47660614"/>
    <w:rsid w:val="47671ED8"/>
    <w:rsid w:val="47698D6F"/>
    <w:rsid w:val="476A7D7E"/>
    <w:rsid w:val="4775687C"/>
    <w:rsid w:val="4778503F"/>
    <w:rsid w:val="47880328"/>
    <w:rsid w:val="47881EE4"/>
    <w:rsid w:val="4795DB22"/>
    <w:rsid w:val="47A23389"/>
    <w:rsid w:val="47A7A78E"/>
    <w:rsid w:val="47AD956F"/>
    <w:rsid w:val="47ADA1D7"/>
    <w:rsid w:val="47AFABC5"/>
    <w:rsid w:val="47C7DDD0"/>
    <w:rsid w:val="47D96B1F"/>
    <w:rsid w:val="47E1E8CE"/>
    <w:rsid w:val="47E48A11"/>
    <w:rsid w:val="47FBA98A"/>
    <w:rsid w:val="4804460E"/>
    <w:rsid w:val="4810DEA5"/>
    <w:rsid w:val="48310338"/>
    <w:rsid w:val="483256B4"/>
    <w:rsid w:val="483AA29E"/>
    <w:rsid w:val="483CE34D"/>
    <w:rsid w:val="485311D9"/>
    <w:rsid w:val="4853B438"/>
    <w:rsid w:val="4857EFC8"/>
    <w:rsid w:val="486007E3"/>
    <w:rsid w:val="486DB2F3"/>
    <w:rsid w:val="48738298"/>
    <w:rsid w:val="4882DA82"/>
    <w:rsid w:val="48A1A8D5"/>
    <w:rsid w:val="48ADF7A2"/>
    <w:rsid w:val="48B269DF"/>
    <w:rsid w:val="48BB4D45"/>
    <w:rsid w:val="48C3AEC1"/>
    <w:rsid w:val="48C5DE24"/>
    <w:rsid w:val="48C8C0AE"/>
    <w:rsid w:val="48C8D4B0"/>
    <w:rsid w:val="48D42D13"/>
    <w:rsid w:val="48E5BE11"/>
    <w:rsid w:val="48EE166E"/>
    <w:rsid w:val="48F2B9E2"/>
    <w:rsid w:val="4902EF39"/>
    <w:rsid w:val="490799B7"/>
    <w:rsid w:val="490FEE69"/>
    <w:rsid w:val="491AE63D"/>
    <w:rsid w:val="491B3D85"/>
    <w:rsid w:val="49201E99"/>
    <w:rsid w:val="493A0654"/>
    <w:rsid w:val="493ADC60"/>
    <w:rsid w:val="493CBC44"/>
    <w:rsid w:val="49403AFF"/>
    <w:rsid w:val="49431134"/>
    <w:rsid w:val="4945683F"/>
    <w:rsid w:val="4956F6E2"/>
    <w:rsid w:val="495A1807"/>
    <w:rsid w:val="495BAD15"/>
    <w:rsid w:val="49624B7A"/>
    <w:rsid w:val="496AF476"/>
    <w:rsid w:val="498270B2"/>
    <w:rsid w:val="498528E2"/>
    <w:rsid w:val="49959501"/>
    <w:rsid w:val="49BCAED2"/>
    <w:rsid w:val="49BE4983"/>
    <w:rsid w:val="49C95F49"/>
    <w:rsid w:val="49E7863A"/>
    <w:rsid w:val="49F0AB23"/>
    <w:rsid w:val="49F2CA81"/>
    <w:rsid w:val="4A098354"/>
    <w:rsid w:val="4A0BE8E8"/>
    <w:rsid w:val="4A0DF91D"/>
    <w:rsid w:val="4A1B49DE"/>
    <w:rsid w:val="4A2A18AE"/>
    <w:rsid w:val="4A2CBFE1"/>
    <w:rsid w:val="4A3B39BE"/>
    <w:rsid w:val="4A3E3716"/>
    <w:rsid w:val="4A4BDB53"/>
    <w:rsid w:val="4A4D0CC0"/>
    <w:rsid w:val="4A5A1331"/>
    <w:rsid w:val="4A5CFE50"/>
    <w:rsid w:val="4A664382"/>
    <w:rsid w:val="4A6A5569"/>
    <w:rsid w:val="4A6E559C"/>
    <w:rsid w:val="4A89E6CF"/>
    <w:rsid w:val="4A992B8D"/>
    <w:rsid w:val="4AA36A18"/>
    <w:rsid w:val="4AAA8880"/>
    <w:rsid w:val="4AB114EA"/>
    <w:rsid w:val="4AC30438"/>
    <w:rsid w:val="4AC43F08"/>
    <w:rsid w:val="4ACCCB4A"/>
    <w:rsid w:val="4AD6ACC1"/>
    <w:rsid w:val="4AD88CA5"/>
    <w:rsid w:val="4AD9D44B"/>
    <w:rsid w:val="4ADFEBA9"/>
    <w:rsid w:val="4AE54503"/>
    <w:rsid w:val="4AFBCE4D"/>
    <w:rsid w:val="4B08E22D"/>
    <w:rsid w:val="4B12BAC0"/>
    <w:rsid w:val="4B22CBEC"/>
    <w:rsid w:val="4B246760"/>
    <w:rsid w:val="4B302B93"/>
    <w:rsid w:val="4B3A05FC"/>
    <w:rsid w:val="4B59928C"/>
    <w:rsid w:val="4B5BA3E4"/>
    <w:rsid w:val="4B6B6D69"/>
    <w:rsid w:val="4B8703FC"/>
    <w:rsid w:val="4B8AAF6E"/>
    <w:rsid w:val="4B8BB8F2"/>
    <w:rsid w:val="4B909D2C"/>
    <w:rsid w:val="4B9BBD4B"/>
    <w:rsid w:val="4BA4E0B5"/>
    <w:rsid w:val="4BA78338"/>
    <w:rsid w:val="4BB61EFE"/>
    <w:rsid w:val="4BC138D6"/>
    <w:rsid w:val="4BC707BC"/>
    <w:rsid w:val="4BCC1700"/>
    <w:rsid w:val="4BD2BE6F"/>
    <w:rsid w:val="4BE5BE9E"/>
    <w:rsid w:val="4BE5CE2D"/>
    <w:rsid w:val="4BEA23D6"/>
    <w:rsid w:val="4BEDE8FD"/>
    <w:rsid w:val="4BF3C551"/>
    <w:rsid w:val="4BF952C6"/>
    <w:rsid w:val="4BFC5016"/>
    <w:rsid w:val="4C001B99"/>
    <w:rsid w:val="4C0EADB5"/>
    <w:rsid w:val="4C20E7CC"/>
    <w:rsid w:val="4C44B98F"/>
    <w:rsid w:val="4C4BBCFE"/>
    <w:rsid w:val="4C5B8427"/>
    <w:rsid w:val="4C601185"/>
    <w:rsid w:val="4C6C6667"/>
    <w:rsid w:val="4C745D06"/>
    <w:rsid w:val="4C887E4A"/>
    <w:rsid w:val="4CA82D00"/>
    <w:rsid w:val="4CAF6E62"/>
    <w:rsid w:val="4CBB8560"/>
    <w:rsid w:val="4CD02183"/>
    <w:rsid w:val="4CEA8AEF"/>
    <w:rsid w:val="4CF33D99"/>
    <w:rsid w:val="4CFF6AA7"/>
    <w:rsid w:val="4D1366F1"/>
    <w:rsid w:val="4D16CC96"/>
    <w:rsid w:val="4D1AEC98"/>
    <w:rsid w:val="4D1DD1FD"/>
    <w:rsid w:val="4D20E393"/>
    <w:rsid w:val="4D27C85A"/>
    <w:rsid w:val="4D30CA4A"/>
    <w:rsid w:val="4D36A259"/>
    <w:rsid w:val="4D50CE6B"/>
    <w:rsid w:val="4D5102B3"/>
    <w:rsid w:val="4D61B970"/>
    <w:rsid w:val="4D67B6BC"/>
    <w:rsid w:val="4D6E669A"/>
    <w:rsid w:val="4D6EEC54"/>
    <w:rsid w:val="4D76AF3F"/>
    <w:rsid w:val="4D7E9D76"/>
    <w:rsid w:val="4D85E834"/>
    <w:rsid w:val="4D989E7F"/>
    <w:rsid w:val="4D992C50"/>
    <w:rsid w:val="4DA3160B"/>
    <w:rsid w:val="4DAC2720"/>
    <w:rsid w:val="4DB42D46"/>
    <w:rsid w:val="4DCCEA1C"/>
    <w:rsid w:val="4DF0E3D5"/>
    <w:rsid w:val="4DF42C75"/>
    <w:rsid w:val="4DFB4964"/>
    <w:rsid w:val="4E0B661D"/>
    <w:rsid w:val="4E0FD47F"/>
    <w:rsid w:val="4E1ABC43"/>
    <w:rsid w:val="4E21E0E1"/>
    <w:rsid w:val="4E3B9D1F"/>
    <w:rsid w:val="4E3E7A24"/>
    <w:rsid w:val="4E3E7CCD"/>
    <w:rsid w:val="4E402DC6"/>
    <w:rsid w:val="4E411B12"/>
    <w:rsid w:val="4E5BCCD6"/>
    <w:rsid w:val="4E601E97"/>
    <w:rsid w:val="4E6A6934"/>
    <w:rsid w:val="4E6BA1A5"/>
    <w:rsid w:val="4E837D1B"/>
    <w:rsid w:val="4E8C2F45"/>
    <w:rsid w:val="4E943FED"/>
    <w:rsid w:val="4E97563A"/>
    <w:rsid w:val="4EA61303"/>
    <w:rsid w:val="4EAFC758"/>
    <w:rsid w:val="4EB22C4D"/>
    <w:rsid w:val="4EE35B9D"/>
    <w:rsid w:val="4EE7550D"/>
    <w:rsid w:val="4EED342D"/>
    <w:rsid w:val="4EEDAB4D"/>
    <w:rsid w:val="4EF10A38"/>
    <w:rsid w:val="4EF5FE83"/>
    <w:rsid w:val="4EFE39C3"/>
    <w:rsid w:val="4F190835"/>
    <w:rsid w:val="4F25D031"/>
    <w:rsid w:val="4F3BC730"/>
    <w:rsid w:val="4F4AFC64"/>
    <w:rsid w:val="4F523CF2"/>
    <w:rsid w:val="4F776E55"/>
    <w:rsid w:val="4F8AF391"/>
    <w:rsid w:val="4F8B7D09"/>
    <w:rsid w:val="4F942282"/>
    <w:rsid w:val="4F9B1C15"/>
    <w:rsid w:val="4F9C9BD0"/>
    <w:rsid w:val="4FA92C8C"/>
    <w:rsid w:val="4FB023DB"/>
    <w:rsid w:val="4FB71034"/>
    <w:rsid w:val="4FC61012"/>
    <w:rsid w:val="4FC67786"/>
    <w:rsid w:val="4FCA00F7"/>
    <w:rsid w:val="4FD871A8"/>
    <w:rsid w:val="4FE95F3E"/>
    <w:rsid w:val="4FED7AE1"/>
    <w:rsid w:val="4FF7FB4B"/>
    <w:rsid w:val="50076913"/>
    <w:rsid w:val="500ADBD9"/>
    <w:rsid w:val="500D9028"/>
    <w:rsid w:val="5013DB52"/>
    <w:rsid w:val="501D7AE7"/>
    <w:rsid w:val="501DAF6D"/>
    <w:rsid w:val="50297155"/>
    <w:rsid w:val="5031AEC7"/>
    <w:rsid w:val="5041A830"/>
    <w:rsid w:val="504A230C"/>
    <w:rsid w:val="504F53D9"/>
    <w:rsid w:val="5062020F"/>
    <w:rsid w:val="5078BF9B"/>
    <w:rsid w:val="5082DFB9"/>
    <w:rsid w:val="50869894"/>
    <w:rsid w:val="5090A239"/>
    <w:rsid w:val="50A214F9"/>
    <w:rsid w:val="50AA6911"/>
    <w:rsid w:val="50BD204D"/>
    <w:rsid w:val="50C705D0"/>
    <w:rsid w:val="50EB7D00"/>
    <w:rsid w:val="50F64678"/>
    <w:rsid w:val="50F71CD6"/>
    <w:rsid w:val="50F88639"/>
    <w:rsid w:val="50FEB4CF"/>
    <w:rsid w:val="5107DFD6"/>
    <w:rsid w:val="512CF91F"/>
    <w:rsid w:val="513049F2"/>
    <w:rsid w:val="5134B357"/>
    <w:rsid w:val="5138FA3C"/>
    <w:rsid w:val="513B773F"/>
    <w:rsid w:val="513E446D"/>
    <w:rsid w:val="51529A42"/>
    <w:rsid w:val="51590B79"/>
    <w:rsid w:val="51595DCD"/>
    <w:rsid w:val="51652619"/>
    <w:rsid w:val="517F4A77"/>
    <w:rsid w:val="51809E9A"/>
    <w:rsid w:val="5191B2FC"/>
    <w:rsid w:val="5193A8EA"/>
    <w:rsid w:val="519680F0"/>
    <w:rsid w:val="51ADC145"/>
    <w:rsid w:val="51C12C5E"/>
    <w:rsid w:val="51D79B0A"/>
    <w:rsid w:val="51F14B30"/>
    <w:rsid w:val="51FAD629"/>
    <w:rsid w:val="51FC4DE7"/>
    <w:rsid w:val="5204855A"/>
    <w:rsid w:val="52063AE0"/>
    <w:rsid w:val="520EC341"/>
    <w:rsid w:val="52251A75"/>
    <w:rsid w:val="522A2429"/>
    <w:rsid w:val="522F089F"/>
    <w:rsid w:val="5230A1EF"/>
    <w:rsid w:val="5241DBAA"/>
    <w:rsid w:val="524D9ABF"/>
    <w:rsid w:val="5254888F"/>
    <w:rsid w:val="5256B3FD"/>
    <w:rsid w:val="52635498"/>
    <w:rsid w:val="527B7BC2"/>
    <w:rsid w:val="528E2671"/>
    <w:rsid w:val="529660AB"/>
    <w:rsid w:val="5298BC34"/>
    <w:rsid w:val="52A0ACAC"/>
    <w:rsid w:val="52A10ED3"/>
    <w:rsid w:val="52BC52DE"/>
    <w:rsid w:val="52EBBB43"/>
    <w:rsid w:val="52FFC3F3"/>
    <w:rsid w:val="5300184A"/>
    <w:rsid w:val="53118A69"/>
    <w:rsid w:val="5314FEDA"/>
    <w:rsid w:val="53279C15"/>
    <w:rsid w:val="533BC65F"/>
    <w:rsid w:val="5350A46D"/>
    <w:rsid w:val="5355BBAA"/>
    <w:rsid w:val="53599AC3"/>
    <w:rsid w:val="536C8D4C"/>
    <w:rsid w:val="53704E93"/>
    <w:rsid w:val="537B7C3A"/>
    <w:rsid w:val="53808ED1"/>
    <w:rsid w:val="538190F4"/>
    <w:rsid w:val="53ACCC36"/>
    <w:rsid w:val="53B5DD3E"/>
    <w:rsid w:val="53B7D297"/>
    <w:rsid w:val="53BC9D71"/>
    <w:rsid w:val="53C1FD4E"/>
    <w:rsid w:val="53C842FB"/>
    <w:rsid w:val="53CA4206"/>
    <w:rsid w:val="53CB49DE"/>
    <w:rsid w:val="53DF69A3"/>
    <w:rsid w:val="53E018AB"/>
    <w:rsid w:val="54009DFF"/>
    <w:rsid w:val="54219E1C"/>
    <w:rsid w:val="543ADAAE"/>
    <w:rsid w:val="544373BA"/>
    <w:rsid w:val="544C4E57"/>
    <w:rsid w:val="5462A29D"/>
    <w:rsid w:val="54669C1C"/>
    <w:rsid w:val="546AC7B4"/>
    <w:rsid w:val="5475B948"/>
    <w:rsid w:val="547CA137"/>
    <w:rsid w:val="548976EE"/>
    <w:rsid w:val="548A7895"/>
    <w:rsid w:val="548F14E6"/>
    <w:rsid w:val="5494908F"/>
    <w:rsid w:val="549BDB46"/>
    <w:rsid w:val="54A0E678"/>
    <w:rsid w:val="54AF1596"/>
    <w:rsid w:val="54B2214F"/>
    <w:rsid w:val="54F5F15E"/>
    <w:rsid w:val="54FA2CF7"/>
    <w:rsid w:val="551D6155"/>
    <w:rsid w:val="55274FF0"/>
    <w:rsid w:val="55280615"/>
    <w:rsid w:val="5537C132"/>
    <w:rsid w:val="553BDC2F"/>
    <w:rsid w:val="5543EE23"/>
    <w:rsid w:val="55476A1F"/>
    <w:rsid w:val="555F4D27"/>
    <w:rsid w:val="5564135C"/>
    <w:rsid w:val="557BC703"/>
    <w:rsid w:val="55A643BE"/>
    <w:rsid w:val="55A87454"/>
    <w:rsid w:val="55BDAB9D"/>
    <w:rsid w:val="55C403B0"/>
    <w:rsid w:val="55C8C4B7"/>
    <w:rsid w:val="55D0D20C"/>
    <w:rsid w:val="55D553E6"/>
    <w:rsid w:val="55D7BD82"/>
    <w:rsid w:val="55D9239A"/>
    <w:rsid w:val="55EA046F"/>
    <w:rsid w:val="55EBAF49"/>
    <w:rsid w:val="55F9EC0D"/>
    <w:rsid w:val="55FDCE59"/>
    <w:rsid w:val="561CA6EB"/>
    <w:rsid w:val="5621EB4E"/>
    <w:rsid w:val="56281F7B"/>
    <w:rsid w:val="56412118"/>
    <w:rsid w:val="5661494E"/>
    <w:rsid w:val="5677DDF9"/>
    <w:rsid w:val="5687EF13"/>
    <w:rsid w:val="568C18EC"/>
    <w:rsid w:val="56C3AF32"/>
    <w:rsid w:val="56C90C07"/>
    <w:rsid w:val="56CC45E0"/>
    <w:rsid w:val="56E5AC3C"/>
    <w:rsid w:val="56ED3487"/>
    <w:rsid w:val="56EF7359"/>
    <w:rsid w:val="56F09F93"/>
    <w:rsid w:val="56F4D118"/>
    <w:rsid w:val="570048B9"/>
    <w:rsid w:val="57023D72"/>
    <w:rsid w:val="57066C1E"/>
    <w:rsid w:val="570BE508"/>
    <w:rsid w:val="573C30BE"/>
    <w:rsid w:val="5751C826"/>
    <w:rsid w:val="5752E26B"/>
    <w:rsid w:val="57557CDA"/>
    <w:rsid w:val="5765CB7D"/>
    <w:rsid w:val="5766720C"/>
    <w:rsid w:val="576BC387"/>
    <w:rsid w:val="576D2C4F"/>
    <w:rsid w:val="5774F3FB"/>
    <w:rsid w:val="578D45FC"/>
    <w:rsid w:val="57904A28"/>
    <w:rsid w:val="5795992F"/>
    <w:rsid w:val="579B9C06"/>
    <w:rsid w:val="57BB5740"/>
    <w:rsid w:val="57BE6487"/>
    <w:rsid w:val="57C37686"/>
    <w:rsid w:val="57C4EBF6"/>
    <w:rsid w:val="57C59673"/>
    <w:rsid w:val="57CD326B"/>
    <w:rsid w:val="57D39CA1"/>
    <w:rsid w:val="57DADD11"/>
    <w:rsid w:val="57F72F5E"/>
    <w:rsid w:val="57F73522"/>
    <w:rsid w:val="57FCF083"/>
    <w:rsid w:val="57FEAA36"/>
    <w:rsid w:val="580107FB"/>
    <w:rsid w:val="580246D3"/>
    <w:rsid w:val="58025426"/>
    <w:rsid w:val="5808FBDF"/>
    <w:rsid w:val="58121A32"/>
    <w:rsid w:val="581EED37"/>
    <w:rsid w:val="58257D32"/>
    <w:rsid w:val="58331323"/>
    <w:rsid w:val="5839183F"/>
    <w:rsid w:val="5845A629"/>
    <w:rsid w:val="584BF867"/>
    <w:rsid w:val="5853FB50"/>
    <w:rsid w:val="5856C63A"/>
    <w:rsid w:val="5862BBDD"/>
    <w:rsid w:val="58737CF1"/>
    <w:rsid w:val="5883050A"/>
    <w:rsid w:val="588F9E9D"/>
    <w:rsid w:val="5892F1E9"/>
    <w:rsid w:val="5895970D"/>
    <w:rsid w:val="5896574F"/>
    <w:rsid w:val="58A01E65"/>
    <w:rsid w:val="58A8B8AC"/>
    <w:rsid w:val="58A93382"/>
    <w:rsid w:val="58B78894"/>
    <w:rsid w:val="58B8B2A0"/>
    <w:rsid w:val="58BB3F4C"/>
    <w:rsid w:val="58BCAD53"/>
    <w:rsid w:val="58BEB6C2"/>
    <w:rsid w:val="58C25624"/>
    <w:rsid w:val="58EB2EC4"/>
    <w:rsid w:val="58EDEA07"/>
    <w:rsid w:val="58F0A95A"/>
    <w:rsid w:val="5902D27B"/>
    <w:rsid w:val="591DDE0A"/>
    <w:rsid w:val="592C70C0"/>
    <w:rsid w:val="593189C8"/>
    <w:rsid w:val="5940229B"/>
    <w:rsid w:val="594B25C9"/>
    <w:rsid w:val="594FD8B6"/>
    <w:rsid w:val="59507EB7"/>
    <w:rsid w:val="596CE960"/>
    <w:rsid w:val="59712C2D"/>
    <w:rsid w:val="59755C43"/>
    <w:rsid w:val="59777C66"/>
    <w:rsid w:val="59877B5C"/>
    <w:rsid w:val="598C0250"/>
    <w:rsid w:val="59993673"/>
    <w:rsid w:val="59A5A9A8"/>
    <w:rsid w:val="59B29F48"/>
    <w:rsid w:val="59E7061D"/>
    <w:rsid w:val="59E72535"/>
    <w:rsid w:val="59F6A6BC"/>
    <w:rsid w:val="59FEBAA3"/>
    <w:rsid w:val="5A08594A"/>
    <w:rsid w:val="5A086EF8"/>
    <w:rsid w:val="5A0AEF5B"/>
    <w:rsid w:val="5A0F4D52"/>
    <w:rsid w:val="5A1A5E3C"/>
    <w:rsid w:val="5A27BD9B"/>
    <w:rsid w:val="5A2A2214"/>
    <w:rsid w:val="5A306C1E"/>
    <w:rsid w:val="5A30CD1F"/>
    <w:rsid w:val="5A3A8340"/>
    <w:rsid w:val="5A46813E"/>
    <w:rsid w:val="5A49BCF0"/>
    <w:rsid w:val="5A4A4718"/>
    <w:rsid w:val="5A4FB871"/>
    <w:rsid w:val="5A61497E"/>
    <w:rsid w:val="5A67DBF3"/>
    <w:rsid w:val="5A6E71A7"/>
    <w:rsid w:val="5A717928"/>
    <w:rsid w:val="5A7E4F95"/>
    <w:rsid w:val="5A88E6BD"/>
    <w:rsid w:val="5A8A0E81"/>
    <w:rsid w:val="5A8AC454"/>
    <w:rsid w:val="5AD5E2C0"/>
    <w:rsid w:val="5ADC5395"/>
    <w:rsid w:val="5AEA89E2"/>
    <w:rsid w:val="5AEBE177"/>
    <w:rsid w:val="5B1B7E51"/>
    <w:rsid w:val="5B1C7786"/>
    <w:rsid w:val="5B2162D3"/>
    <w:rsid w:val="5B2FF940"/>
    <w:rsid w:val="5B3D6AEB"/>
    <w:rsid w:val="5B44CB2E"/>
    <w:rsid w:val="5B459EA5"/>
    <w:rsid w:val="5B47C0DB"/>
    <w:rsid w:val="5B4B6B74"/>
    <w:rsid w:val="5B568DF9"/>
    <w:rsid w:val="5B649EE3"/>
    <w:rsid w:val="5B654F8D"/>
    <w:rsid w:val="5B666A8C"/>
    <w:rsid w:val="5B69325E"/>
    <w:rsid w:val="5B6B3876"/>
    <w:rsid w:val="5B70108E"/>
    <w:rsid w:val="5B7D433D"/>
    <w:rsid w:val="5B7FEBAB"/>
    <w:rsid w:val="5B8E66FC"/>
    <w:rsid w:val="5BACA23C"/>
    <w:rsid w:val="5BB5AC2F"/>
    <w:rsid w:val="5BB6AE44"/>
    <w:rsid w:val="5BC72A80"/>
    <w:rsid w:val="5BC830C3"/>
    <w:rsid w:val="5BCA92AB"/>
    <w:rsid w:val="5BCDE0AF"/>
    <w:rsid w:val="5BCF307F"/>
    <w:rsid w:val="5BDC5226"/>
    <w:rsid w:val="5BE66F15"/>
    <w:rsid w:val="5BF259CA"/>
    <w:rsid w:val="5BF4E23C"/>
    <w:rsid w:val="5BFF4A55"/>
    <w:rsid w:val="5C003D0D"/>
    <w:rsid w:val="5C074F10"/>
    <w:rsid w:val="5C17288D"/>
    <w:rsid w:val="5C1F1532"/>
    <w:rsid w:val="5C2DFD91"/>
    <w:rsid w:val="5C33E713"/>
    <w:rsid w:val="5C38AF53"/>
    <w:rsid w:val="5C644E61"/>
    <w:rsid w:val="5C67B1AA"/>
    <w:rsid w:val="5C75A6F4"/>
    <w:rsid w:val="5C82C754"/>
    <w:rsid w:val="5C90D415"/>
    <w:rsid w:val="5C9C9E6F"/>
    <w:rsid w:val="5C9E1E3C"/>
    <w:rsid w:val="5CA37E82"/>
    <w:rsid w:val="5CA5AA65"/>
    <w:rsid w:val="5CB94EA2"/>
    <w:rsid w:val="5CC0AE7F"/>
    <w:rsid w:val="5CD949AD"/>
    <w:rsid w:val="5CDE9D77"/>
    <w:rsid w:val="5CF4AC68"/>
    <w:rsid w:val="5D0DD1DD"/>
    <w:rsid w:val="5D146EE7"/>
    <w:rsid w:val="5D23FB11"/>
    <w:rsid w:val="5D2DABE5"/>
    <w:rsid w:val="5D4208BC"/>
    <w:rsid w:val="5D48729D"/>
    <w:rsid w:val="5D48B79F"/>
    <w:rsid w:val="5D4AB052"/>
    <w:rsid w:val="5D4C1A1B"/>
    <w:rsid w:val="5D4D4E8E"/>
    <w:rsid w:val="5D6BE4AE"/>
    <w:rsid w:val="5D902F8F"/>
    <w:rsid w:val="5DAB0496"/>
    <w:rsid w:val="5DB57393"/>
    <w:rsid w:val="5DC34F84"/>
    <w:rsid w:val="5DCD1051"/>
    <w:rsid w:val="5DDEF844"/>
    <w:rsid w:val="5DE0B5F0"/>
    <w:rsid w:val="5DE72955"/>
    <w:rsid w:val="5DFCE46D"/>
    <w:rsid w:val="5E0AB5A0"/>
    <w:rsid w:val="5E0B34EE"/>
    <w:rsid w:val="5E3AB107"/>
    <w:rsid w:val="5E3AF4AB"/>
    <w:rsid w:val="5E3C748E"/>
    <w:rsid w:val="5E47AF64"/>
    <w:rsid w:val="5E484EF2"/>
    <w:rsid w:val="5E48BF5C"/>
    <w:rsid w:val="5E4996AC"/>
    <w:rsid w:val="5E764C80"/>
    <w:rsid w:val="5E8B5F97"/>
    <w:rsid w:val="5E8F6CD8"/>
    <w:rsid w:val="5E9203A2"/>
    <w:rsid w:val="5E9554FE"/>
    <w:rsid w:val="5EB799FD"/>
    <w:rsid w:val="5EBE4D5D"/>
    <w:rsid w:val="5EBE5EDB"/>
    <w:rsid w:val="5EC54329"/>
    <w:rsid w:val="5ED24A67"/>
    <w:rsid w:val="5ED3D067"/>
    <w:rsid w:val="5ED41DEC"/>
    <w:rsid w:val="5ED93D05"/>
    <w:rsid w:val="5EE281CC"/>
    <w:rsid w:val="5EECA88D"/>
    <w:rsid w:val="5EF86D8A"/>
    <w:rsid w:val="5EFD1369"/>
    <w:rsid w:val="5F00844F"/>
    <w:rsid w:val="5F032890"/>
    <w:rsid w:val="5F0691BD"/>
    <w:rsid w:val="5F087070"/>
    <w:rsid w:val="5F100E6C"/>
    <w:rsid w:val="5F114010"/>
    <w:rsid w:val="5F15A7AB"/>
    <w:rsid w:val="5F186F4B"/>
    <w:rsid w:val="5F1B61F1"/>
    <w:rsid w:val="5F213BEE"/>
    <w:rsid w:val="5F393CB5"/>
    <w:rsid w:val="5F4C6D35"/>
    <w:rsid w:val="5F536C95"/>
    <w:rsid w:val="5F5B46E8"/>
    <w:rsid w:val="5F5D29F0"/>
    <w:rsid w:val="5F5E375D"/>
    <w:rsid w:val="5F7F8595"/>
    <w:rsid w:val="5F851501"/>
    <w:rsid w:val="5F8D7809"/>
    <w:rsid w:val="5F8E4DF0"/>
    <w:rsid w:val="5F9F48FC"/>
    <w:rsid w:val="5F9F8413"/>
    <w:rsid w:val="5FB066A9"/>
    <w:rsid w:val="5FBA27DC"/>
    <w:rsid w:val="5FBB08D5"/>
    <w:rsid w:val="5FBF1BF3"/>
    <w:rsid w:val="5FC8FD23"/>
    <w:rsid w:val="5FD28C22"/>
    <w:rsid w:val="5FE3991F"/>
    <w:rsid w:val="5FEF640F"/>
    <w:rsid w:val="60061FFC"/>
    <w:rsid w:val="600DC7C4"/>
    <w:rsid w:val="6022FDD0"/>
    <w:rsid w:val="602B6026"/>
    <w:rsid w:val="602EA46A"/>
    <w:rsid w:val="6041205A"/>
    <w:rsid w:val="604C17F1"/>
    <w:rsid w:val="6055394B"/>
    <w:rsid w:val="6055E31A"/>
    <w:rsid w:val="6056AFA5"/>
    <w:rsid w:val="6056C85F"/>
    <w:rsid w:val="605AA076"/>
    <w:rsid w:val="60682DC5"/>
    <w:rsid w:val="606EDD08"/>
    <w:rsid w:val="606FEE4D"/>
    <w:rsid w:val="607E653D"/>
    <w:rsid w:val="607EC476"/>
    <w:rsid w:val="60942C97"/>
    <w:rsid w:val="60BB42D0"/>
    <w:rsid w:val="60BE26D3"/>
    <w:rsid w:val="60C63457"/>
    <w:rsid w:val="60D83A23"/>
    <w:rsid w:val="60DB9DA2"/>
    <w:rsid w:val="60EC112C"/>
    <w:rsid w:val="60F0BDB6"/>
    <w:rsid w:val="60F60566"/>
    <w:rsid w:val="60F95ACC"/>
    <w:rsid w:val="610390CB"/>
    <w:rsid w:val="61199F79"/>
    <w:rsid w:val="6127AEFD"/>
    <w:rsid w:val="6131E4F2"/>
    <w:rsid w:val="61339DC9"/>
    <w:rsid w:val="61482780"/>
    <w:rsid w:val="6153D9E1"/>
    <w:rsid w:val="6169B0B2"/>
    <w:rsid w:val="6171BD80"/>
    <w:rsid w:val="6172956D"/>
    <w:rsid w:val="617364DD"/>
    <w:rsid w:val="617CFE12"/>
    <w:rsid w:val="6187905A"/>
    <w:rsid w:val="6189FA2B"/>
    <w:rsid w:val="618A2CE2"/>
    <w:rsid w:val="618ABCAA"/>
    <w:rsid w:val="61908D6A"/>
    <w:rsid w:val="6195B4BA"/>
    <w:rsid w:val="61AF16D5"/>
    <w:rsid w:val="61B1ACE4"/>
    <w:rsid w:val="61B855DA"/>
    <w:rsid w:val="61C5D82C"/>
    <w:rsid w:val="61CBDD48"/>
    <w:rsid w:val="61CCDEEE"/>
    <w:rsid w:val="61F76B5E"/>
    <w:rsid w:val="61FEAB78"/>
    <w:rsid w:val="622B347E"/>
    <w:rsid w:val="622BD8FC"/>
    <w:rsid w:val="623A1386"/>
    <w:rsid w:val="623A5B82"/>
    <w:rsid w:val="62515CD2"/>
    <w:rsid w:val="62665C7D"/>
    <w:rsid w:val="626F6CA5"/>
    <w:rsid w:val="62713637"/>
    <w:rsid w:val="628380DF"/>
    <w:rsid w:val="628BE30B"/>
    <w:rsid w:val="629E9255"/>
    <w:rsid w:val="62BA799B"/>
    <w:rsid w:val="62C6CF0E"/>
    <w:rsid w:val="62C7463E"/>
    <w:rsid w:val="62C7E9F0"/>
    <w:rsid w:val="62E14F82"/>
    <w:rsid w:val="62F5A04A"/>
    <w:rsid w:val="6301AFDA"/>
    <w:rsid w:val="630B65A4"/>
    <w:rsid w:val="631B39E1"/>
    <w:rsid w:val="63233CAF"/>
    <w:rsid w:val="632C7EB1"/>
    <w:rsid w:val="6342B2E3"/>
    <w:rsid w:val="63490D51"/>
    <w:rsid w:val="634D0A8E"/>
    <w:rsid w:val="634F7493"/>
    <w:rsid w:val="635C5BD0"/>
    <w:rsid w:val="6360060F"/>
    <w:rsid w:val="6361D7E4"/>
    <w:rsid w:val="63694C21"/>
    <w:rsid w:val="637C0F1D"/>
    <w:rsid w:val="637D8265"/>
    <w:rsid w:val="637DC2FF"/>
    <w:rsid w:val="637F89E8"/>
    <w:rsid w:val="639F5FF1"/>
    <w:rsid w:val="63B16376"/>
    <w:rsid w:val="63B25AA0"/>
    <w:rsid w:val="63B62F98"/>
    <w:rsid w:val="63BECB6C"/>
    <w:rsid w:val="63D5E3E7"/>
    <w:rsid w:val="63DC41BC"/>
    <w:rsid w:val="63EB3723"/>
    <w:rsid w:val="63FD6BAF"/>
    <w:rsid w:val="64009325"/>
    <w:rsid w:val="6402F9F2"/>
    <w:rsid w:val="640B3D06"/>
    <w:rsid w:val="64205B65"/>
    <w:rsid w:val="64236EA5"/>
    <w:rsid w:val="643A1199"/>
    <w:rsid w:val="645C8E0C"/>
    <w:rsid w:val="64671C04"/>
    <w:rsid w:val="6488BF9F"/>
    <w:rsid w:val="648A6131"/>
    <w:rsid w:val="649D803B"/>
    <w:rsid w:val="649DE1E5"/>
    <w:rsid w:val="64B6FC20"/>
    <w:rsid w:val="64BC6AC3"/>
    <w:rsid w:val="64C7E64E"/>
    <w:rsid w:val="64CCDDA5"/>
    <w:rsid w:val="64E13B88"/>
    <w:rsid w:val="650080D8"/>
    <w:rsid w:val="6500AD06"/>
    <w:rsid w:val="6517C307"/>
    <w:rsid w:val="651FDA66"/>
    <w:rsid w:val="65218775"/>
    <w:rsid w:val="65223902"/>
    <w:rsid w:val="65307B56"/>
    <w:rsid w:val="65424210"/>
    <w:rsid w:val="65435F70"/>
    <w:rsid w:val="6557FB32"/>
    <w:rsid w:val="655D18FA"/>
    <w:rsid w:val="6566D71F"/>
    <w:rsid w:val="656703A4"/>
    <w:rsid w:val="65760B1D"/>
    <w:rsid w:val="65792FE5"/>
    <w:rsid w:val="6582EF1F"/>
    <w:rsid w:val="658C2207"/>
    <w:rsid w:val="659C5AFE"/>
    <w:rsid w:val="659C95B9"/>
    <w:rsid w:val="65ABEDB9"/>
    <w:rsid w:val="65B146D5"/>
    <w:rsid w:val="65B5838C"/>
    <w:rsid w:val="65CD5CCF"/>
    <w:rsid w:val="65D8D0D9"/>
    <w:rsid w:val="65E509DB"/>
    <w:rsid w:val="66004330"/>
    <w:rsid w:val="66050F2E"/>
    <w:rsid w:val="66127435"/>
    <w:rsid w:val="6613F49D"/>
    <w:rsid w:val="661BA82E"/>
    <w:rsid w:val="66227644"/>
    <w:rsid w:val="6639509C"/>
    <w:rsid w:val="664981BF"/>
    <w:rsid w:val="6657D708"/>
    <w:rsid w:val="6681C47C"/>
    <w:rsid w:val="668DE8DB"/>
    <w:rsid w:val="6690DC50"/>
    <w:rsid w:val="6691FC9D"/>
    <w:rsid w:val="669FD51B"/>
    <w:rsid w:val="66A9DA66"/>
    <w:rsid w:val="66AC1918"/>
    <w:rsid w:val="66ACBE4D"/>
    <w:rsid w:val="66B11398"/>
    <w:rsid w:val="66B68B0D"/>
    <w:rsid w:val="66BAEB35"/>
    <w:rsid w:val="66BD57D6"/>
    <w:rsid w:val="66C27C20"/>
    <w:rsid w:val="66CD9AAB"/>
    <w:rsid w:val="66D3ECF2"/>
    <w:rsid w:val="66EDBF44"/>
    <w:rsid w:val="66EF54E3"/>
    <w:rsid w:val="66F08EB4"/>
    <w:rsid w:val="66F6567B"/>
    <w:rsid w:val="66FDCFD4"/>
    <w:rsid w:val="6700D74E"/>
    <w:rsid w:val="6706075D"/>
    <w:rsid w:val="67071652"/>
    <w:rsid w:val="670A674F"/>
    <w:rsid w:val="6712529C"/>
    <w:rsid w:val="671C3FEA"/>
    <w:rsid w:val="67202F3A"/>
    <w:rsid w:val="67209B54"/>
    <w:rsid w:val="67225D23"/>
    <w:rsid w:val="6726C062"/>
    <w:rsid w:val="672B30FE"/>
    <w:rsid w:val="672CB1BE"/>
    <w:rsid w:val="6731BC73"/>
    <w:rsid w:val="673497BE"/>
    <w:rsid w:val="673EA5F0"/>
    <w:rsid w:val="6744A75A"/>
    <w:rsid w:val="6745D4AB"/>
    <w:rsid w:val="67470CF9"/>
    <w:rsid w:val="6752EAA5"/>
    <w:rsid w:val="676189CA"/>
    <w:rsid w:val="676CB193"/>
    <w:rsid w:val="6771B888"/>
    <w:rsid w:val="6772F1AC"/>
    <w:rsid w:val="6796F5CB"/>
    <w:rsid w:val="67AAFD3E"/>
    <w:rsid w:val="67ABEBA0"/>
    <w:rsid w:val="67B81CD1"/>
    <w:rsid w:val="67BF3531"/>
    <w:rsid w:val="67C16CB9"/>
    <w:rsid w:val="67C80E74"/>
    <w:rsid w:val="67DB4452"/>
    <w:rsid w:val="67DF1D6D"/>
    <w:rsid w:val="67F8137E"/>
    <w:rsid w:val="67F95A16"/>
    <w:rsid w:val="67FCD79A"/>
    <w:rsid w:val="680C7AB0"/>
    <w:rsid w:val="680E4189"/>
    <w:rsid w:val="681D05FB"/>
    <w:rsid w:val="6829FE7F"/>
    <w:rsid w:val="68379EDE"/>
    <w:rsid w:val="684996DB"/>
    <w:rsid w:val="685215B4"/>
    <w:rsid w:val="685645CD"/>
    <w:rsid w:val="68586369"/>
    <w:rsid w:val="6859C8EA"/>
    <w:rsid w:val="685DA5DE"/>
    <w:rsid w:val="68662072"/>
    <w:rsid w:val="6871B691"/>
    <w:rsid w:val="6882C36D"/>
    <w:rsid w:val="688338E3"/>
    <w:rsid w:val="68880B68"/>
    <w:rsid w:val="688D5FC5"/>
    <w:rsid w:val="6899E604"/>
    <w:rsid w:val="68A30586"/>
    <w:rsid w:val="68A698DE"/>
    <w:rsid w:val="68BE6C0C"/>
    <w:rsid w:val="68C37D63"/>
    <w:rsid w:val="68C7355E"/>
    <w:rsid w:val="68E23C4A"/>
    <w:rsid w:val="68E664FE"/>
    <w:rsid w:val="68EAF0C5"/>
    <w:rsid w:val="69003AA7"/>
    <w:rsid w:val="6915CE1D"/>
    <w:rsid w:val="691823AC"/>
    <w:rsid w:val="691DA7DD"/>
    <w:rsid w:val="692EDA37"/>
    <w:rsid w:val="69305295"/>
    <w:rsid w:val="694F19C7"/>
    <w:rsid w:val="69538A36"/>
    <w:rsid w:val="6955F82F"/>
    <w:rsid w:val="695E9B88"/>
    <w:rsid w:val="6965C124"/>
    <w:rsid w:val="696FD90D"/>
    <w:rsid w:val="69704DF1"/>
    <w:rsid w:val="697E5EB8"/>
    <w:rsid w:val="697F21C5"/>
    <w:rsid w:val="6980746A"/>
    <w:rsid w:val="698B36CA"/>
    <w:rsid w:val="698B5CCD"/>
    <w:rsid w:val="69A7E9A1"/>
    <w:rsid w:val="69B49CB6"/>
    <w:rsid w:val="69C21017"/>
    <w:rsid w:val="69EAE3B1"/>
    <w:rsid w:val="69ECB354"/>
    <w:rsid w:val="69ED88A6"/>
    <w:rsid w:val="69F25A3E"/>
    <w:rsid w:val="6A01DA6D"/>
    <w:rsid w:val="6A03E693"/>
    <w:rsid w:val="6A1EA32B"/>
    <w:rsid w:val="6A247139"/>
    <w:rsid w:val="6A358EE3"/>
    <w:rsid w:val="6A46BAF9"/>
    <w:rsid w:val="6A47CE01"/>
    <w:rsid w:val="6A49F35E"/>
    <w:rsid w:val="6A58C577"/>
    <w:rsid w:val="6A631BBB"/>
    <w:rsid w:val="6A79C9DB"/>
    <w:rsid w:val="6A7DF1FE"/>
    <w:rsid w:val="6A7EC96F"/>
    <w:rsid w:val="6A86BB24"/>
    <w:rsid w:val="6A9C8E15"/>
    <w:rsid w:val="6A9FBD36"/>
    <w:rsid w:val="6AACDC49"/>
    <w:rsid w:val="6ABACC69"/>
    <w:rsid w:val="6AC4666C"/>
    <w:rsid w:val="6ACAEA8B"/>
    <w:rsid w:val="6ACF38AB"/>
    <w:rsid w:val="6AD59DE9"/>
    <w:rsid w:val="6ADD45E4"/>
    <w:rsid w:val="6AE0244B"/>
    <w:rsid w:val="6AE59B33"/>
    <w:rsid w:val="6AEA969D"/>
    <w:rsid w:val="6AF9D716"/>
    <w:rsid w:val="6B0440CD"/>
    <w:rsid w:val="6B10B2FC"/>
    <w:rsid w:val="6B12BE19"/>
    <w:rsid w:val="6B178475"/>
    <w:rsid w:val="6B17E41C"/>
    <w:rsid w:val="6B19052B"/>
    <w:rsid w:val="6B192898"/>
    <w:rsid w:val="6B1F61AF"/>
    <w:rsid w:val="6B2DA8BC"/>
    <w:rsid w:val="6B3C0D42"/>
    <w:rsid w:val="6B413AC9"/>
    <w:rsid w:val="6B45E2C6"/>
    <w:rsid w:val="6B4E3B64"/>
    <w:rsid w:val="6B553254"/>
    <w:rsid w:val="6B56F882"/>
    <w:rsid w:val="6B57407A"/>
    <w:rsid w:val="6B576CF3"/>
    <w:rsid w:val="6B613E4A"/>
    <w:rsid w:val="6B65B8A1"/>
    <w:rsid w:val="6B6C80F9"/>
    <w:rsid w:val="6B6D980F"/>
    <w:rsid w:val="6B77A09C"/>
    <w:rsid w:val="6B7B8B95"/>
    <w:rsid w:val="6B7D3B03"/>
    <w:rsid w:val="6B9065ED"/>
    <w:rsid w:val="6B938681"/>
    <w:rsid w:val="6B98CB29"/>
    <w:rsid w:val="6B9CB839"/>
    <w:rsid w:val="6BA3690D"/>
    <w:rsid w:val="6BADE31D"/>
    <w:rsid w:val="6BAF58ED"/>
    <w:rsid w:val="6BB1A525"/>
    <w:rsid w:val="6BB3F793"/>
    <w:rsid w:val="6BB50458"/>
    <w:rsid w:val="6BE47DE9"/>
    <w:rsid w:val="6BED954C"/>
    <w:rsid w:val="6BF419AB"/>
    <w:rsid w:val="6BF6FEF1"/>
    <w:rsid w:val="6C0D0821"/>
    <w:rsid w:val="6C1AE969"/>
    <w:rsid w:val="6C2764FE"/>
    <w:rsid w:val="6C35D067"/>
    <w:rsid w:val="6C3B1B29"/>
    <w:rsid w:val="6C4D9F71"/>
    <w:rsid w:val="6C5125F7"/>
    <w:rsid w:val="6C5DECF5"/>
    <w:rsid w:val="6C6C5862"/>
    <w:rsid w:val="6C6FD5A4"/>
    <w:rsid w:val="6C9031E1"/>
    <w:rsid w:val="6C957C68"/>
    <w:rsid w:val="6C9A058A"/>
    <w:rsid w:val="6CA564AF"/>
    <w:rsid w:val="6CB3B47D"/>
    <w:rsid w:val="6CB74E65"/>
    <w:rsid w:val="6CC2D78C"/>
    <w:rsid w:val="6CC35BC5"/>
    <w:rsid w:val="6CC6B960"/>
    <w:rsid w:val="6CCC1EA1"/>
    <w:rsid w:val="6CD70BDC"/>
    <w:rsid w:val="6CEC9F12"/>
    <w:rsid w:val="6CF2AE36"/>
    <w:rsid w:val="6CFA120E"/>
    <w:rsid w:val="6D224257"/>
    <w:rsid w:val="6D22A5A3"/>
    <w:rsid w:val="6D297234"/>
    <w:rsid w:val="6D2C995A"/>
    <w:rsid w:val="6D39237E"/>
    <w:rsid w:val="6D397B2F"/>
    <w:rsid w:val="6D456DCC"/>
    <w:rsid w:val="6D528380"/>
    <w:rsid w:val="6D7C1EAB"/>
    <w:rsid w:val="6D819420"/>
    <w:rsid w:val="6D8B2C09"/>
    <w:rsid w:val="6D9FC9E8"/>
    <w:rsid w:val="6DA57310"/>
    <w:rsid w:val="6DB472C3"/>
    <w:rsid w:val="6DC7AC76"/>
    <w:rsid w:val="6DCB0A57"/>
    <w:rsid w:val="6DF84CCE"/>
    <w:rsid w:val="6DFFC43E"/>
    <w:rsid w:val="6E031F44"/>
    <w:rsid w:val="6E0DCF32"/>
    <w:rsid w:val="6E112AEF"/>
    <w:rsid w:val="6E1BB27F"/>
    <w:rsid w:val="6E21CEC2"/>
    <w:rsid w:val="6E2C97AD"/>
    <w:rsid w:val="6E3BE18F"/>
    <w:rsid w:val="6E415CE2"/>
    <w:rsid w:val="6E44B759"/>
    <w:rsid w:val="6E4E1918"/>
    <w:rsid w:val="6E58E11A"/>
    <w:rsid w:val="6E801391"/>
    <w:rsid w:val="6E8160F9"/>
    <w:rsid w:val="6E874F6B"/>
    <w:rsid w:val="6E8FE57F"/>
    <w:rsid w:val="6E9133EC"/>
    <w:rsid w:val="6E92882E"/>
    <w:rsid w:val="6EA55E70"/>
    <w:rsid w:val="6EACB4D9"/>
    <w:rsid w:val="6EB1D792"/>
    <w:rsid w:val="6EB926FF"/>
    <w:rsid w:val="6ED54B90"/>
    <w:rsid w:val="6EFF804F"/>
    <w:rsid w:val="6F0442D8"/>
    <w:rsid w:val="6F07FA5C"/>
    <w:rsid w:val="6F1B66B1"/>
    <w:rsid w:val="6F2B9C97"/>
    <w:rsid w:val="6F2C369A"/>
    <w:rsid w:val="6F306F28"/>
    <w:rsid w:val="6F357A94"/>
    <w:rsid w:val="6F480BDC"/>
    <w:rsid w:val="6F68162E"/>
    <w:rsid w:val="6F6A71B4"/>
    <w:rsid w:val="6F707F54"/>
    <w:rsid w:val="6F735953"/>
    <w:rsid w:val="6F82500A"/>
    <w:rsid w:val="6F89ABAE"/>
    <w:rsid w:val="6FA850C1"/>
    <w:rsid w:val="6FB3F5AD"/>
    <w:rsid w:val="6FBEBC64"/>
    <w:rsid w:val="6FBEE00B"/>
    <w:rsid w:val="6FC0D5E4"/>
    <w:rsid w:val="6FC537E3"/>
    <w:rsid w:val="6FD1E47F"/>
    <w:rsid w:val="6FD4A34F"/>
    <w:rsid w:val="6FE68627"/>
    <w:rsid w:val="6FEE7CEA"/>
    <w:rsid w:val="6FEEC75A"/>
    <w:rsid w:val="6FF61D0A"/>
    <w:rsid w:val="70063E59"/>
    <w:rsid w:val="7010D450"/>
    <w:rsid w:val="7022988C"/>
    <w:rsid w:val="705CFD47"/>
    <w:rsid w:val="70601296"/>
    <w:rsid w:val="706FA927"/>
    <w:rsid w:val="708BF48B"/>
    <w:rsid w:val="709B0848"/>
    <w:rsid w:val="70AA5F00"/>
    <w:rsid w:val="70B0B8BF"/>
    <w:rsid w:val="70B27653"/>
    <w:rsid w:val="70B44855"/>
    <w:rsid w:val="70B7A2E4"/>
    <w:rsid w:val="70B7D655"/>
    <w:rsid w:val="70BA14C2"/>
    <w:rsid w:val="70BA5A15"/>
    <w:rsid w:val="70BE33A1"/>
    <w:rsid w:val="70C0AE7F"/>
    <w:rsid w:val="70C799D1"/>
    <w:rsid w:val="70C7CAB0"/>
    <w:rsid w:val="70D7A27D"/>
    <w:rsid w:val="70DCD871"/>
    <w:rsid w:val="70E037B9"/>
    <w:rsid w:val="70E5DAE4"/>
    <w:rsid w:val="70E6E68A"/>
    <w:rsid w:val="7104C39F"/>
    <w:rsid w:val="71091B83"/>
    <w:rsid w:val="710BA269"/>
    <w:rsid w:val="710BFDAA"/>
    <w:rsid w:val="710E87D5"/>
    <w:rsid w:val="7118E0D6"/>
    <w:rsid w:val="711E193B"/>
    <w:rsid w:val="7125335B"/>
    <w:rsid w:val="712BB710"/>
    <w:rsid w:val="71328516"/>
    <w:rsid w:val="71335C26"/>
    <w:rsid w:val="71354468"/>
    <w:rsid w:val="71406073"/>
    <w:rsid w:val="7148B3BE"/>
    <w:rsid w:val="715922F7"/>
    <w:rsid w:val="715AB586"/>
    <w:rsid w:val="7167A0B3"/>
    <w:rsid w:val="7168A134"/>
    <w:rsid w:val="71788C6A"/>
    <w:rsid w:val="7178FDA4"/>
    <w:rsid w:val="717CD4BA"/>
    <w:rsid w:val="718EDD2F"/>
    <w:rsid w:val="719075A1"/>
    <w:rsid w:val="71A29D85"/>
    <w:rsid w:val="71A9EF2B"/>
    <w:rsid w:val="71C41E2C"/>
    <w:rsid w:val="71C96800"/>
    <w:rsid w:val="71CA5877"/>
    <w:rsid w:val="71CC7B4F"/>
    <w:rsid w:val="71DAFD78"/>
    <w:rsid w:val="71DD77BA"/>
    <w:rsid w:val="71E36A9C"/>
    <w:rsid w:val="71E3E0CD"/>
    <w:rsid w:val="71E5E188"/>
    <w:rsid w:val="71E672EA"/>
    <w:rsid w:val="71EA8311"/>
    <w:rsid w:val="71F8A9EA"/>
    <w:rsid w:val="71F972A3"/>
    <w:rsid w:val="720CEC52"/>
    <w:rsid w:val="7216EB48"/>
    <w:rsid w:val="722CE690"/>
    <w:rsid w:val="722D94B0"/>
    <w:rsid w:val="723E936D"/>
    <w:rsid w:val="72461330"/>
    <w:rsid w:val="7248D472"/>
    <w:rsid w:val="725DC3E0"/>
    <w:rsid w:val="7264D311"/>
    <w:rsid w:val="72679A8E"/>
    <w:rsid w:val="727FAC9E"/>
    <w:rsid w:val="72869EFE"/>
    <w:rsid w:val="728AE521"/>
    <w:rsid w:val="728BE859"/>
    <w:rsid w:val="72AD7149"/>
    <w:rsid w:val="72AE4E7C"/>
    <w:rsid w:val="72B97A43"/>
    <w:rsid w:val="72C26C2D"/>
    <w:rsid w:val="72CDC9A0"/>
    <w:rsid w:val="72D0CC46"/>
    <w:rsid w:val="72E1AA1C"/>
    <w:rsid w:val="72EB80C7"/>
    <w:rsid w:val="72FA2F01"/>
    <w:rsid w:val="72FA3758"/>
    <w:rsid w:val="7301DE0D"/>
    <w:rsid w:val="7304DDCA"/>
    <w:rsid w:val="730ABAE8"/>
    <w:rsid w:val="7314C2CE"/>
    <w:rsid w:val="7315AC13"/>
    <w:rsid w:val="731B130B"/>
    <w:rsid w:val="7322D12D"/>
    <w:rsid w:val="7328EBED"/>
    <w:rsid w:val="733197C5"/>
    <w:rsid w:val="7335435B"/>
    <w:rsid w:val="7343B556"/>
    <w:rsid w:val="73483D0D"/>
    <w:rsid w:val="734A7078"/>
    <w:rsid w:val="736240F9"/>
    <w:rsid w:val="7381B1E9"/>
    <w:rsid w:val="7383BE29"/>
    <w:rsid w:val="73A1FF18"/>
    <w:rsid w:val="73A48E16"/>
    <w:rsid w:val="73A8BCB3"/>
    <w:rsid w:val="73B3E68B"/>
    <w:rsid w:val="73B82330"/>
    <w:rsid w:val="73CB6208"/>
    <w:rsid w:val="73CBE93A"/>
    <w:rsid w:val="73D08F16"/>
    <w:rsid w:val="73DA2727"/>
    <w:rsid w:val="73DAE6AC"/>
    <w:rsid w:val="73DDC193"/>
    <w:rsid w:val="73E1DBF5"/>
    <w:rsid w:val="73E3738F"/>
    <w:rsid w:val="73EBFE11"/>
    <w:rsid w:val="73EC61E0"/>
    <w:rsid w:val="7402B309"/>
    <w:rsid w:val="74244577"/>
    <w:rsid w:val="74274013"/>
    <w:rsid w:val="74294E56"/>
    <w:rsid w:val="7433EA4D"/>
    <w:rsid w:val="74554131"/>
    <w:rsid w:val="745DB53E"/>
    <w:rsid w:val="746357D2"/>
    <w:rsid w:val="746955B0"/>
    <w:rsid w:val="74748748"/>
    <w:rsid w:val="74792CFF"/>
    <w:rsid w:val="747B2318"/>
    <w:rsid w:val="74877AAD"/>
    <w:rsid w:val="74901716"/>
    <w:rsid w:val="74ADB15E"/>
    <w:rsid w:val="74BCAE45"/>
    <w:rsid w:val="74C7F97A"/>
    <w:rsid w:val="74D1D9B8"/>
    <w:rsid w:val="74D7DD1E"/>
    <w:rsid w:val="74EA5E9E"/>
    <w:rsid w:val="74F1675A"/>
    <w:rsid w:val="74F3ADCE"/>
    <w:rsid w:val="75019396"/>
    <w:rsid w:val="75076DD1"/>
    <w:rsid w:val="751D824A"/>
    <w:rsid w:val="75290B2C"/>
    <w:rsid w:val="752973D6"/>
    <w:rsid w:val="75382737"/>
    <w:rsid w:val="753E22AF"/>
    <w:rsid w:val="7541C2E2"/>
    <w:rsid w:val="75489C10"/>
    <w:rsid w:val="754B823C"/>
    <w:rsid w:val="75542ECB"/>
    <w:rsid w:val="755E2013"/>
    <w:rsid w:val="7562F06A"/>
    <w:rsid w:val="756A8194"/>
    <w:rsid w:val="757CABEF"/>
    <w:rsid w:val="7589678E"/>
    <w:rsid w:val="758DCCAE"/>
    <w:rsid w:val="758E3E9B"/>
    <w:rsid w:val="7591400D"/>
    <w:rsid w:val="7592EB29"/>
    <w:rsid w:val="75935920"/>
    <w:rsid w:val="759509A5"/>
    <w:rsid w:val="75B87D88"/>
    <w:rsid w:val="75BF1DE4"/>
    <w:rsid w:val="75C51EB7"/>
    <w:rsid w:val="75EA8B2F"/>
    <w:rsid w:val="75F1685D"/>
    <w:rsid w:val="75F1B228"/>
    <w:rsid w:val="761B21BC"/>
    <w:rsid w:val="762607A2"/>
    <w:rsid w:val="7628D5FC"/>
    <w:rsid w:val="7633466A"/>
    <w:rsid w:val="76367231"/>
    <w:rsid w:val="7648992A"/>
    <w:rsid w:val="765796EA"/>
    <w:rsid w:val="766298BA"/>
    <w:rsid w:val="766BE630"/>
    <w:rsid w:val="76766974"/>
    <w:rsid w:val="768501BD"/>
    <w:rsid w:val="7693D098"/>
    <w:rsid w:val="76942BFE"/>
    <w:rsid w:val="769E760E"/>
    <w:rsid w:val="76A6F112"/>
    <w:rsid w:val="76B39933"/>
    <w:rsid w:val="76B952AB"/>
    <w:rsid w:val="76CB6F89"/>
    <w:rsid w:val="76CE8F7B"/>
    <w:rsid w:val="76D23D3E"/>
    <w:rsid w:val="76E451D5"/>
    <w:rsid w:val="76FCB8D9"/>
    <w:rsid w:val="76FD8D0D"/>
    <w:rsid w:val="76FF48E0"/>
    <w:rsid w:val="77098199"/>
    <w:rsid w:val="7712696E"/>
    <w:rsid w:val="7722EC92"/>
    <w:rsid w:val="77260E57"/>
    <w:rsid w:val="772B56A2"/>
    <w:rsid w:val="7732A87F"/>
    <w:rsid w:val="773A8594"/>
    <w:rsid w:val="773EB1B9"/>
    <w:rsid w:val="77426360"/>
    <w:rsid w:val="775B1AA3"/>
    <w:rsid w:val="775E3B23"/>
    <w:rsid w:val="7763481B"/>
    <w:rsid w:val="777AFAAB"/>
    <w:rsid w:val="7784648C"/>
    <w:rsid w:val="778606B7"/>
    <w:rsid w:val="7797A32E"/>
    <w:rsid w:val="77BD1DE6"/>
    <w:rsid w:val="77C07A3C"/>
    <w:rsid w:val="77C90A6E"/>
    <w:rsid w:val="77CF16CB"/>
    <w:rsid w:val="77E4515E"/>
    <w:rsid w:val="77E8B454"/>
    <w:rsid w:val="77FAC3A1"/>
    <w:rsid w:val="780D6377"/>
    <w:rsid w:val="7810FC48"/>
    <w:rsid w:val="78196431"/>
    <w:rsid w:val="781966E7"/>
    <w:rsid w:val="78254F76"/>
    <w:rsid w:val="7829791A"/>
    <w:rsid w:val="782A443F"/>
    <w:rsid w:val="78381B3C"/>
    <w:rsid w:val="7847EE40"/>
    <w:rsid w:val="78480765"/>
    <w:rsid w:val="784DEB55"/>
    <w:rsid w:val="7859348A"/>
    <w:rsid w:val="785C3AB3"/>
    <w:rsid w:val="78664BED"/>
    <w:rsid w:val="786AAAD2"/>
    <w:rsid w:val="7871EE3A"/>
    <w:rsid w:val="78756367"/>
    <w:rsid w:val="7884CA62"/>
    <w:rsid w:val="78863959"/>
    <w:rsid w:val="7886C042"/>
    <w:rsid w:val="7887EE5D"/>
    <w:rsid w:val="78959E58"/>
    <w:rsid w:val="789B74FC"/>
    <w:rsid w:val="78A8DD01"/>
    <w:rsid w:val="78C6F87C"/>
    <w:rsid w:val="78D212E1"/>
    <w:rsid w:val="78DE723A"/>
    <w:rsid w:val="78F5E48B"/>
    <w:rsid w:val="78F78EAE"/>
    <w:rsid w:val="78F7D6D7"/>
    <w:rsid w:val="78FAFD04"/>
    <w:rsid w:val="78FD7D91"/>
    <w:rsid w:val="790102AA"/>
    <w:rsid w:val="79083089"/>
    <w:rsid w:val="7908BABD"/>
    <w:rsid w:val="790932F6"/>
    <w:rsid w:val="791C09BB"/>
    <w:rsid w:val="7921A3DA"/>
    <w:rsid w:val="793011E3"/>
    <w:rsid w:val="794DEA03"/>
    <w:rsid w:val="795AC140"/>
    <w:rsid w:val="79673BC0"/>
    <w:rsid w:val="796B777D"/>
    <w:rsid w:val="797516D8"/>
    <w:rsid w:val="797A5361"/>
    <w:rsid w:val="797D4D51"/>
    <w:rsid w:val="7982A13F"/>
    <w:rsid w:val="79966418"/>
    <w:rsid w:val="799A761E"/>
    <w:rsid w:val="79A8C08C"/>
    <w:rsid w:val="79C65C61"/>
    <w:rsid w:val="79D00CF0"/>
    <w:rsid w:val="79D747AD"/>
    <w:rsid w:val="79D76A8B"/>
    <w:rsid w:val="79DC7B3A"/>
    <w:rsid w:val="79DD0E03"/>
    <w:rsid w:val="79E1E133"/>
    <w:rsid w:val="79FBFF74"/>
    <w:rsid w:val="79FCBB54"/>
    <w:rsid w:val="7A03B145"/>
    <w:rsid w:val="7A0BF272"/>
    <w:rsid w:val="7A0D7AA2"/>
    <w:rsid w:val="7A0DDB24"/>
    <w:rsid w:val="7A2209BA"/>
    <w:rsid w:val="7A3321C8"/>
    <w:rsid w:val="7A364A6D"/>
    <w:rsid w:val="7A3F745F"/>
    <w:rsid w:val="7A4577BD"/>
    <w:rsid w:val="7A569D08"/>
    <w:rsid w:val="7A56BC99"/>
    <w:rsid w:val="7A5FCFDA"/>
    <w:rsid w:val="7A62F764"/>
    <w:rsid w:val="7A6AC3DF"/>
    <w:rsid w:val="7A6E220E"/>
    <w:rsid w:val="7A71A931"/>
    <w:rsid w:val="7A7BF52A"/>
    <w:rsid w:val="7A8B5FCA"/>
    <w:rsid w:val="7AA75A33"/>
    <w:rsid w:val="7AB70EE5"/>
    <w:rsid w:val="7AD94F4F"/>
    <w:rsid w:val="7ADBED06"/>
    <w:rsid w:val="7ADE05E5"/>
    <w:rsid w:val="7AE8AD38"/>
    <w:rsid w:val="7AFE8BA8"/>
    <w:rsid w:val="7B0AABA4"/>
    <w:rsid w:val="7B17E302"/>
    <w:rsid w:val="7B254E27"/>
    <w:rsid w:val="7B257D9D"/>
    <w:rsid w:val="7B2A585F"/>
    <w:rsid w:val="7B327F95"/>
    <w:rsid w:val="7B3A7E3D"/>
    <w:rsid w:val="7B3ABBE7"/>
    <w:rsid w:val="7B425757"/>
    <w:rsid w:val="7B471EA2"/>
    <w:rsid w:val="7B47764E"/>
    <w:rsid w:val="7B4B38C4"/>
    <w:rsid w:val="7B5394B0"/>
    <w:rsid w:val="7B5B798F"/>
    <w:rsid w:val="7B693519"/>
    <w:rsid w:val="7B9121F0"/>
    <w:rsid w:val="7B974784"/>
    <w:rsid w:val="7B9E4148"/>
    <w:rsid w:val="7BA57802"/>
    <w:rsid w:val="7BA82830"/>
    <w:rsid w:val="7BA9B235"/>
    <w:rsid w:val="7BB52D4E"/>
    <w:rsid w:val="7BB6355A"/>
    <w:rsid w:val="7BBE8C12"/>
    <w:rsid w:val="7BBF12E5"/>
    <w:rsid w:val="7BC0EB4D"/>
    <w:rsid w:val="7BC3B483"/>
    <w:rsid w:val="7BC82C15"/>
    <w:rsid w:val="7BC962FB"/>
    <w:rsid w:val="7BD0B244"/>
    <w:rsid w:val="7BD6A9BE"/>
    <w:rsid w:val="7BE854C1"/>
    <w:rsid w:val="7BF2E9C3"/>
    <w:rsid w:val="7BF70C41"/>
    <w:rsid w:val="7BF717C0"/>
    <w:rsid w:val="7C079056"/>
    <w:rsid w:val="7C0F1515"/>
    <w:rsid w:val="7C126558"/>
    <w:rsid w:val="7C17C58B"/>
    <w:rsid w:val="7C188104"/>
    <w:rsid w:val="7C20E73A"/>
    <w:rsid w:val="7C33F652"/>
    <w:rsid w:val="7C49ED9B"/>
    <w:rsid w:val="7C60DC56"/>
    <w:rsid w:val="7C78FFC3"/>
    <w:rsid w:val="7C8345BC"/>
    <w:rsid w:val="7C8E4E2A"/>
    <w:rsid w:val="7C909B36"/>
    <w:rsid w:val="7C926202"/>
    <w:rsid w:val="7C9A5C09"/>
    <w:rsid w:val="7C9A60C3"/>
    <w:rsid w:val="7CA4A353"/>
    <w:rsid w:val="7CA72751"/>
    <w:rsid w:val="7CAB4CDA"/>
    <w:rsid w:val="7CB6C4A5"/>
    <w:rsid w:val="7CB86D50"/>
    <w:rsid w:val="7CBD26FB"/>
    <w:rsid w:val="7CC904EF"/>
    <w:rsid w:val="7CCB64A7"/>
    <w:rsid w:val="7CD2ABAA"/>
    <w:rsid w:val="7CDA0E5C"/>
    <w:rsid w:val="7CE3F81B"/>
    <w:rsid w:val="7D0BA295"/>
    <w:rsid w:val="7D0CD18D"/>
    <w:rsid w:val="7D17C360"/>
    <w:rsid w:val="7D1AAC06"/>
    <w:rsid w:val="7D33483D"/>
    <w:rsid w:val="7D33727B"/>
    <w:rsid w:val="7D36226D"/>
    <w:rsid w:val="7D3E0C71"/>
    <w:rsid w:val="7D4190EC"/>
    <w:rsid w:val="7D4AE839"/>
    <w:rsid w:val="7D54191D"/>
    <w:rsid w:val="7D542811"/>
    <w:rsid w:val="7D6C82A5"/>
    <w:rsid w:val="7D6D74FE"/>
    <w:rsid w:val="7D6DC0A9"/>
    <w:rsid w:val="7D6E8A64"/>
    <w:rsid w:val="7D782FFC"/>
    <w:rsid w:val="7D82F87D"/>
    <w:rsid w:val="7D8D8676"/>
    <w:rsid w:val="7D998FA8"/>
    <w:rsid w:val="7D9A9826"/>
    <w:rsid w:val="7DA1CD80"/>
    <w:rsid w:val="7DAE9BE1"/>
    <w:rsid w:val="7DB1759E"/>
    <w:rsid w:val="7DBC0436"/>
    <w:rsid w:val="7DC0E141"/>
    <w:rsid w:val="7DCC5894"/>
    <w:rsid w:val="7DF514FD"/>
    <w:rsid w:val="7E0DD109"/>
    <w:rsid w:val="7E1C3A10"/>
    <w:rsid w:val="7E1CA899"/>
    <w:rsid w:val="7E3B679F"/>
    <w:rsid w:val="7E49FB46"/>
    <w:rsid w:val="7E4D4842"/>
    <w:rsid w:val="7E53FFF5"/>
    <w:rsid w:val="7E60D732"/>
    <w:rsid w:val="7E6AF153"/>
    <w:rsid w:val="7E6C7041"/>
    <w:rsid w:val="7E74FD5A"/>
    <w:rsid w:val="7E7BDD59"/>
    <w:rsid w:val="7E82AB27"/>
    <w:rsid w:val="7E849033"/>
    <w:rsid w:val="7EB8D15B"/>
    <w:rsid w:val="7EB9E065"/>
    <w:rsid w:val="7EBBC602"/>
    <w:rsid w:val="7EC0EC79"/>
    <w:rsid w:val="7ED9DCD2"/>
    <w:rsid w:val="7EDCD3EF"/>
    <w:rsid w:val="7EE477F4"/>
    <w:rsid w:val="7EE4B83A"/>
    <w:rsid w:val="7EE91DA9"/>
    <w:rsid w:val="7EEB08D7"/>
    <w:rsid w:val="7EF00276"/>
    <w:rsid w:val="7EFEB8E1"/>
    <w:rsid w:val="7F058FAC"/>
    <w:rsid w:val="7F0AEE5A"/>
    <w:rsid w:val="7F0E14AF"/>
    <w:rsid w:val="7F165CC9"/>
    <w:rsid w:val="7F25FD1C"/>
    <w:rsid w:val="7F393E31"/>
    <w:rsid w:val="7F3A2B35"/>
    <w:rsid w:val="7F3E8F44"/>
    <w:rsid w:val="7F6D58F9"/>
    <w:rsid w:val="7F74A22D"/>
    <w:rsid w:val="7F7B48B3"/>
    <w:rsid w:val="7F8C37E8"/>
    <w:rsid w:val="7F8E4BED"/>
    <w:rsid w:val="7F9493D4"/>
    <w:rsid w:val="7F97E585"/>
    <w:rsid w:val="7F99F8C2"/>
    <w:rsid w:val="7F9BEB12"/>
    <w:rsid w:val="7FA40FFD"/>
    <w:rsid w:val="7FB4F722"/>
    <w:rsid w:val="7FB73294"/>
    <w:rsid w:val="7FC456AC"/>
    <w:rsid w:val="7FCB9FE2"/>
    <w:rsid w:val="7FD342D5"/>
    <w:rsid w:val="7FDA3F27"/>
    <w:rsid w:val="7FE0A671"/>
    <w:rsid w:val="7FEFD53A"/>
    <w:rsid w:val="7FF077D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3716800"/>
  <w15:chartTrackingRefBased/>
  <w15:docId w15:val="{F265B584-FBAB-4E85-B348-B95BD3381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E6236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Mention">
    <w:name w:val="Mention"/>
    <w:basedOn w:val="DefaultParagraphFont"/>
    <w:uiPriority w:val="99"/>
    <w:unhideWhenUsed/>
    <w:rPr>
      <w:color w:val="2B579A"/>
      <w:shd w:val="clear" w:color="auto" w:fill="E6E6E6"/>
    </w:rPr>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B255A5"/>
    <w:pPr>
      <w:tabs>
        <w:tab w:val="left" w:pos="384"/>
      </w:tabs>
      <w:spacing w:after="240" w:line="240" w:lineRule="auto"/>
      <w:ind w:left="384" w:hanging="384"/>
    </w:pPr>
  </w:style>
  <w:style w:type="paragraph" w:styleId="CommentSubject">
    <w:name w:val="annotation subject"/>
    <w:basedOn w:val="CommentText"/>
    <w:next w:val="CommentText"/>
    <w:link w:val="CommentSubjectChar"/>
    <w:uiPriority w:val="99"/>
    <w:semiHidden/>
    <w:unhideWhenUsed/>
    <w:rsid w:val="008B6127"/>
    <w:rPr>
      <w:b/>
      <w:bCs/>
    </w:rPr>
  </w:style>
  <w:style w:type="character" w:customStyle="1" w:styleId="CommentSubjectChar">
    <w:name w:val="Comment Subject Char"/>
    <w:basedOn w:val="CommentTextChar"/>
    <w:link w:val="CommentSubject"/>
    <w:uiPriority w:val="99"/>
    <w:semiHidden/>
    <w:rsid w:val="008B6127"/>
    <w:rPr>
      <w:b/>
      <w:bCs/>
      <w:sz w:val="20"/>
      <w:szCs w:val="20"/>
    </w:rPr>
  </w:style>
  <w:style w:type="character" w:customStyle="1" w:styleId="Heading2Char">
    <w:name w:val="Heading 2 Char"/>
    <w:basedOn w:val="DefaultParagraphFont"/>
    <w:link w:val="Heading2"/>
    <w:uiPriority w:val="9"/>
    <w:rsid w:val="00E62366"/>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unhideWhenUsed/>
    <w:rsid w:val="00676A12"/>
    <w:rPr>
      <w:color w:val="605E5C"/>
      <w:shd w:val="clear" w:color="auto" w:fill="E1DFDD"/>
    </w:rPr>
  </w:style>
  <w:style w:type="paragraph" w:styleId="Header">
    <w:name w:val="header"/>
    <w:basedOn w:val="Normal"/>
    <w:link w:val="HeaderChar"/>
    <w:uiPriority w:val="99"/>
    <w:unhideWhenUsed/>
    <w:rsid w:val="006E5A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5AA1"/>
  </w:style>
  <w:style w:type="paragraph" w:styleId="Footer">
    <w:name w:val="footer"/>
    <w:basedOn w:val="Normal"/>
    <w:link w:val="FooterChar"/>
    <w:uiPriority w:val="99"/>
    <w:unhideWhenUsed/>
    <w:rsid w:val="006E5A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5AA1"/>
  </w:style>
  <w:style w:type="paragraph" w:styleId="Revision">
    <w:name w:val="Revision"/>
    <w:hidden/>
    <w:uiPriority w:val="99"/>
    <w:semiHidden/>
    <w:rsid w:val="00AE0E6C"/>
    <w:pPr>
      <w:spacing w:after="0" w:line="240" w:lineRule="auto"/>
    </w:pPr>
  </w:style>
  <w:style w:type="character" w:styleId="FollowedHyperlink">
    <w:name w:val="FollowedHyperlink"/>
    <w:basedOn w:val="DefaultParagraphFont"/>
    <w:uiPriority w:val="99"/>
    <w:semiHidden/>
    <w:unhideWhenUsed/>
    <w:rsid w:val="00BD0F75"/>
    <w:rPr>
      <w:color w:val="954F72" w:themeColor="followedHyperlink"/>
      <w:u w:val="single"/>
    </w:rPr>
  </w:style>
  <w:style w:type="table" w:styleId="TableGrid">
    <w:name w:val="Table Grid"/>
    <w:basedOn w:val="TableNormal"/>
    <w:uiPriority w:val="39"/>
    <w:rsid w:val="00896E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ntentpasted1">
    <w:name w:val="contentpasted1"/>
    <w:basedOn w:val="DefaultParagraphFont"/>
    <w:rsid w:val="00891762"/>
  </w:style>
  <w:style w:type="paragraph" w:styleId="NormalWeb">
    <w:name w:val="Normal (Web)"/>
    <w:basedOn w:val="Normal"/>
    <w:uiPriority w:val="99"/>
    <w:semiHidden/>
    <w:unhideWhenUsed/>
    <w:rsid w:val="00C329E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329E7"/>
    <w:rPr>
      <w:b/>
      <w:bCs/>
    </w:rPr>
  </w:style>
  <w:style w:type="character" w:customStyle="1" w:styleId="baec5a81-e4d6-4674-97f3-e9220f0136c1">
    <w:name w:val="baec5a81-e4d6-4674-97f3-e9220f0136c1"/>
    <w:basedOn w:val="DefaultParagraphFont"/>
    <w:rsid w:val="00C329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301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bmgt.github.io/clinician_culture/" TargetMode="External"/><Relationship Id="rId13" Type="http://schemas.microsoft.com/office/2020/10/relationships/intelligence" Target="intelligence2.xml"/><Relationship Id="rId3" Type="http://schemas.openxmlformats.org/officeDocument/2006/relationships/settings" Target="settings.xml"/><Relationship Id="rId7" Type="http://schemas.openxmlformats.org/officeDocument/2006/relationships/hyperlink" Target="https://ebmgt.github.io/clinician_culture/"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1</TotalTime>
  <Pages>2</Pages>
  <Words>11170</Words>
  <Characters>62664</Characters>
  <Application>Microsoft Office Word</Application>
  <DocSecurity>0</DocSecurity>
  <Lines>1843</Lines>
  <Paragraphs>6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09</CharactersWithSpaces>
  <SharedDoc>false</SharedDoc>
  <HLinks>
    <vt:vector size="120" baseType="variant">
      <vt:variant>
        <vt:i4>3473507</vt:i4>
      </vt:variant>
      <vt:variant>
        <vt:i4>87</vt:i4>
      </vt:variant>
      <vt:variant>
        <vt:i4>0</vt:i4>
      </vt:variant>
      <vt:variant>
        <vt:i4>5</vt:i4>
      </vt:variant>
      <vt:variant>
        <vt:lpwstr>https://creativecommons.org/licenses/by-nc/4.0/</vt:lpwstr>
      </vt:variant>
      <vt:variant>
        <vt:lpwstr/>
      </vt:variant>
      <vt:variant>
        <vt:i4>1835104</vt:i4>
      </vt:variant>
      <vt:variant>
        <vt:i4>84</vt:i4>
      </vt:variant>
      <vt:variant>
        <vt:i4>0</vt:i4>
      </vt:variant>
      <vt:variant>
        <vt:i4>5</vt:i4>
      </vt:variant>
      <vt:variant>
        <vt:lpwstr>https://ebmgt.github.io/clinician_culture/</vt:lpwstr>
      </vt:variant>
      <vt:variant>
        <vt:lpwstr/>
      </vt:variant>
      <vt:variant>
        <vt:i4>589900</vt:i4>
      </vt:variant>
      <vt:variant>
        <vt:i4>15</vt:i4>
      </vt:variant>
      <vt:variant>
        <vt:i4>0</vt:i4>
      </vt:variant>
      <vt:variant>
        <vt:i4>5</vt:i4>
      </vt:variant>
      <vt:variant>
        <vt:lpwstr>https://journals.lww.com/academicmedicine/Pages/InstructionsforAuthors.aspx</vt:lpwstr>
      </vt:variant>
      <vt:variant>
        <vt:lpwstr>completeinstructionsforauthors</vt:lpwstr>
      </vt:variant>
      <vt:variant>
        <vt:i4>1572943</vt:i4>
      </vt:variant>
      <vt:variant>
        <vt:i4>12</vt:i4>
      </vt:variant>
      <vt:variant>
        <vt:i4>0</vt:i4>
      </vt:variant>
      <vt:variant>
        <vt:i4>5</vt:i4>
      </vt:variant>
      <vt:variant>
        <vt:lpwstr>https://journals.lww.com/academicmedicine/Pages/InstructionsforAuthors.aspx</vt:lpwstr>
      </vt:variant>
      <vt:variant>
        <vt:lpwstr>acknowledgmentsfunding</vt:lpwstr>
      </vt:variant>
      <vt:variant>
        <vt:i4>7602222</vt:i4>
      </vt:variant>
      <vt:variant>
        <vt:i4>9</vt:i4>
      </vt:variant>
      <vt:variant>
        <vt:i4>0</vt:i4>
      </vt:variant>
      <vt:variant>
        <vt:i4>5</vt:i4>
      </vt:variant>
      <vt:variant>
        <vt:lpwstr>https://journals.lww.com/academicmedicine/Pages/InstructionsforAuthors.aspx</vt:lpwstr>
      </vt:variant>
      <vt:variant>
        <vt:lpwstr>abstract</vt:lpwstr>
      </vt:variant>
      <vt:variant>
        <vt:i4>6750256</vt:i4>
      </vt:variant>
      <vt:variant>
        <vt:i4>6</vt:i4>
      </vt:variant>
      <vt:variant>
        <vt:i4>0</vt:i4>
      </vt:variant>
      <vt:variant>
        <vt:i4>5</vt:i4>
      </vt:variant>
      <vt:variant>
        <vt:lpwstr>https://journals.lww.com/academicmedicine/Pages/InstructionsforAuthors.aspx</vt:lpwstr>
      </vt:variant>
      <vt:variant>
        <vt:lpwstr>submittingamanuscript</vt:lpwstr>
      </vt:variant>
      <vt:variant>
        <vt:i4>720962</vt:i4>
      </vt:variant>
      <vt:variant>
        <vt:i4>3</vt:i4>
      </vt:variant>
      <vt:variant>
        <vt:i4>0</vt:i4>
      </vt:variant>
      <vt:variant>
        <vt:i4>5</vt:i4>
      </vt:variant>
      <vt:variant>
        <vt:lpwstr>http://www.editorialmanager.com/acadmed/</vt:lpwstr>
      </vt:variant>
      <vt:variant>
        <vt:lpwstr/>
      </vt:variant>
      <vt:variant>
        <vt:i4>524292</vt:i4>
      </vt:variant>
      <vt:variant>
        <vt:i4>0</vt:i4>
      </vt:variant>
      <vt:variant>
        <vt:i4>0</vt:i4>
      </vt:variant>
      <vt:variant>
        <vt:i4>5</vt:i4>
      </vt:variant>
      <vt:variant>
        <vt:lpwstr>https://scholar.google.com/citations?user=Sr-8DPoAAAAJ&amp;hl=en</vt:lpwstr>
      </vt:variant>
      <vt:variant>
        <vt:lpwstr/>
      </vt:variant>
      <vt:variant>
        <vt:i4>1179726</vt:i4>
      </vt:variant>
      <vt:variant>
        <vt:i4>39</vt:i4>
      </vt:variant>
      <vt:variant>
        <vt:i4>0</vt:i4>
      </vt:variant>
      <vt:variant>
        <vt:i4>5</vt:i4>
      </vt:variant>
      <vt:variant>
        <vt:lpwstr>https://www.ncbi.nlm.nih.gov/pmc/articles/PMC5867431/</vt:lpwstr>
      </vt:variant>
      <vt:variant>
        <vt:lpwstr/>
      </vt:variant>
      <vt:variant>
        <vt:i4>7208990</vt:i4>
      </vt:variant>
      <vt:variant>
        <vt:i4>36</vt:i4>
      </vt:variant>
      <vt:variant>
        <vt:i4>0</vt:i4>
      </vt:variant>
      <vt:variant>
        <vt:i4>5</vt:i4>
      </vt:variant>
      <vt:variant>
        <vt:lpwstr>mailto:jmoore7@kumc.edu</vt:lpwstr>
      </vt:variant>
      <vt:variant>
        <vt:lpwstr/>
      </vt:variant>
      <vt:variant>
        <vt:i4>5308515</vt:i4>
      </vt:variant>
      <vt:variant>
        <vt:i4>33</vt:i4>
      </vt:variant>
      <vt:variant>
        <vt:i4>0</vt:i4>
      </vt:variant>
      <vt:variant>
        <vt:i4>5</vt:i4>
      </vt:variant>
      <vt:variant>
        <vt:lpwstr>mailto:jemberson@kumc.edu</vt:lpwstr>
      </vt:variant>
      <vt:variant>
        <vt:lpwstr/>
      </vt:variant>
      <vt:variant>
        <vt:i4>7208990</vt:i4>
      </vt:variant>
      <vt:variant>
        <vt:i4>30</vt:i4>
      </vt:variant>
      <vt:variant>
        <vt:i4>0</vt:i4>
      </vt:variant>
      <vt:variant>
        <vt:i4>5</vt:i4>
      </vt:variant>
      <vt:variant>
        <vt:lpwstr>mailto:jmoore7@kumc.edu</vt:lpwstr>
      </vt:variant>
      <vt:variant>
        <vt:lpwstr/>
      </vt:variant>
      <vt:variant>
        <vt:i4>7208990</vt:i4>
      </vt:variant>
      <vt:variant>
        <vt:i4>27</vt:i4>
      </vt:variant>
      <vt:variant>
        <vt:i4>0</vt:i4>
      </vt:variant>
      <vt:variant>
        <vt:i4>5</vt:i4>
      </vt:variant>
      <vt:variant>
        <vt:lpwstr>mailto:jmoore7@kumc.edu</vt:lpwstr>
      </vt:variant>
      <vt:variant>
        <vt:lpwstr/>
      </vt:variant>
      <vt:variant>
        <vt:i4>7208990</vt:i4>
      </vt:variant>
      <vt:variant>
        <vt:i4>24</vt:i4>
      </vt:variant>
      <vt:variant>
        <vt:i4>0</vt:i4>
      </vt:variant>
      <vt:variant>
        <vt:i4>5</vt:i4>
      </vt:variant>
      <vt:variant>
        <vt:lpwstr>mailto:jmoore7@kumc.edu</vt:lpwstr>
      </vt:variant>
      <vt:variant>
        <vt:lpwstr/>
      </vt:variant>
      <vt:variant>
        <vt:i4>7208990</vt:i4>
      </vt:variant>
      <vt:variant>
        <vt:i4>15</vt:i4>
      </vt:variant>
      <vt:variant>
        <vt:i4>0</vt:i4>
      </vt:variant>
      <vt:variant>
        <vt:i4>5</vt:i4>
      </vt:variant>
      <vt:variant>
        <vt:lpwstr>mailto:jmoore7@kumc.edu</vt:lpwstr>
      </vt:variant>
      <vt:variant>
        <vt:lpwstr/>
      </vt:variant>
      <vt:variant>
        <vt:i4>5308515</vt:i4>
      </vt:variant>
      <vt:variant>
        <vt:i4>12</vt:i4>
      </vt:variant>
      <vt:variant>
        <vt:i4>0</vt:i4>
      </vt:variant>
      <vt:variant>
        <vt:i4>5</vt:i4>
      </vt:variant>
      <vt:variant>
        <vt:lpwstr>mailto:jemberson@kumc.edu</vt:lpwstr>
      </vt:variant>
      <vt:variant>
        <vt:lpwstr/>
      </vt:variant>
      <vt:variant>
        <vt:i4>5308515</vt:i4>
      </vt:variant>
      <vt:variant>
        <vt:i4>9</vt:i4>
      </vt:variant>
      <vt:variant>
        <vt:i4>0</vt:i4>
      </vt:variant>
      <vt:variant>
        <vt:i4>5</vt:i4>
      </vt:variant>
      <vt:variant>
        <vt:lpwstr>mailto:jemberson@kumc.edu</vt:lpwstr>
      </vt:variant>
      <vt:variant>
        <vt:lpwstr/>
      </vt:variant>
      <vt:variant>
        <vt:i4>3276920</vt:i4>
      </vt:variant>
      <vt:variant>
        <vt:i4>6</vt:i4>
      </vt:variant>
      <vt:variant>
        <vt:i4>0</vt:i4>
      </vt:variant>
      <vt:variant>
        <vt:i4>5</vt:i4>
      </vt:variant>
      <vt:variant>
        <vt:lpwstr>http://doi.org/10.1097/ACM.0b013e31824a0c47</vt:lpwstr>
      </vt:variant>
      <vt:variant>
        <vt:lpwstr/>
      </vt:variant>
      <vt:variant>
        <vt:i4>4915226</vt:i4>
      </vt:variant>
      <vt:variant>
        <vt:i4>3</vt:i4>
      </vt:variant>
      <vt:variant>
        <vt:i4>0</vt:i4>
      </vt:variant>
      <vt:variant>
        <vt:i4>5</vt:i4>
      </vt:variant>
      <vt:variant>
        <vt:lpwstr>https://journals.lww.com/academicmedicine/Fulltext/2023/06000/Power_Reimagined__Advancing_Women_Into_Emerging.23.aspx</vt:lpwstr>
      </vt:variant>
      <vt:variant>
        <vt:lpwstr/>
      </vt:variant>
      <vt:variant>
        <vt:i4>7208990</vt:i4>
      </vt:variant>
      <vt:variant>
        <vt:i4>0</vt:i4>
      </vt:variant>
      <vt:variant>
        <vt:i4>0</vt:i4>
      </vt:variant>
      <vt:variant>
        <vt:i4>5</vt:i4>
      </vt:variant>
      <vt:variant>
        <vt:lpwstr>mailto:jmoore7@kumc.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Badgett</dc:creator>
  <cp:keywords/>
  <dc:description/>
  <cp:lastModifiedBy>Bob Badgett</cp:lastModifiedBy>
  <cp:revision>8</cp:revision>
  <cp:lastPrinted>2024-01-08T09:05:00Z</cp:lastPrinted>
  <dcterms:created xsi:type="dcterms:W3CDTF">2023-06-25T20:15:00Z</dcterms:created>
  <dcterms:modified xsi:type="dcterms:W3CDTF">2024-05-07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lt;pref name="automaticJournalAbbreviations" value="true"/&gt;&lt;/prefs&gt;&lt;/data&gt;</vt:lpwstr>
  </property>
  <property fmtid="{D5CDD505-2E9C-101B-9397-08002B2CF9AE}" pid="3" name="GrammarlyDocumentId">
    <vt:lpwstr>08b8826104d0a219a8c497715fe3aa8fe921a7428779f2f5f0434f7d7d3b9bdd</vt:lpwstr>
  </property>
  <property fmtid="{D5CDD505-2E9C-101B-9397-08002B2CF9AE}" pid="4" name="ZOTERO_PREF_1">
    <vt:lpwstr>&lt;data data-version="3" zotero-version="6.0.30"&gt;&lt;session id="IO3oKtm4"/&gt;&lt;style id="http://www.zotero.org/styles/national-library-of-medicine-grant-proposals" hasBibliography="1" bibliographyStyleHasBeenSet="1"/&gt;&lt;prefs&gt;&lt;pref name="fieldType" value="Field"/&gt;</vt:lpwstr>
  </property>
</Properties>
</file>